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3491D" w:rsidRDefault="00C50932" w:rsidP="00C50932">
      <w:pPr>
        <w:pStyle w:val="Heading1"/>
        <w:jc w:val="center"/>
      </w:pPr>
      <w:r>
        <w:t>Conference Submission</w:t>
      </w:r>
    </w:p>
    <w:p w:rsidR="00C50932" w:rsidRPr="00C50932" w:rsidRDefault="00C50932" w:rsidP="00C50932"/>
    <w:p w:rsidR="00C50932" w:rsidRPr="00C50932" w:rsidRDefault="00404E05" w:rsidP="00C50932">
      <w:pPr>
        <w:pStyle w:val="Heading2"/>
      </w:pPr>
      <w:r>
        <w:t>Architecture</w:t>
      </w:r>
    </w:p>
    <w:p w:rsidR="00C50932" w:rsidRDefault="00C50932" w:rsidP="001E7856">
      <w:pPr>
        <w:jc w:val="center"/>
      </w:pPr>
      <w:r>
        <w:rPr>
          <w:noProof/>
          <w:lang w:eastAsia="en-GB"/>
        </w:rPr>
        <w:drawing>
          <wp:inline distT="0" distB="0" distL="0" distR="0">
            <wp:extent cx="6151625" cy="4356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chitecture.png"/>
                    <pic:cNvPicPr/>
                  </pic:nvPicPr>
                  <pic:blipFill>
                    <a:blip r:embed="rId7">
                      <a:extLst>
                        <a:ext uri="{28A0092B-C50C-407E-A947-70E740481C1C}">
                          <a14:useLocalDpi xmlns:a14="http://schemas.microsoft.com/office/drawing/2010/main" val="0"/>
                        </a:ext>
                      </a:extLst>
                    </a:blip>
                    <a:stretch>
                      <a:fillRect/>
                    </a:stretch>
                  </pic:blipFill>
                  <pic:spPr>
                    <a:xfrm>
                      <a:off x="0" y="0"/>
                      <a:ext cx="6156564" cy="4359598"/>
                    </a:xfrm>
                    <a:prstGeom prst="rect">
                      <a:avLst/>
                    </a:prstGeom>
                  </pic:spPr>
                </pic:pic>
              </a:graphicData>
            </a:graphic>
          </wp:inline>
        </w:drawing>
      </w:r>
    </w:p>
    <w:p w:rsidR="00CD7624" w:rsidRDefault="00CD7624" w:rsidP="001E7856">
      <w:pPr>
        <w:jc w:val="center"/>
      </w:pPr>
      <w:r>
        <w:t>Figure 1: The proposed video processing framework architecture.</w:t>
      </w:r>
    </w:p>
    <w:p w:rsidR="003F5BEA" w:rsidRDefault="003F5BEA" w:rsidP="003F5BEA">
      <w:r>
        <w:tab/>
      </w:r>
    </w:p>
    <w:p w:rsidR="003F5BEA" w:rsidRDefault="003F5BEA" w:rsidP="003F5BEA">
      <w:pPr>
        <w:ind w:firstLine="720"/>
      </w:pPr>
      <w:r>
        <w:t>The system architecture shows how Edge Computing</w:t>
      </w:r>
      <w:r w:rsidR="00AC1C57">
        <w:t xml:space="preserve"> </w:t>
      </w:r>
      <w:r w:rsidR="00AC1C57">
        <w:fldChar w:fldCharType="begin" w:fldLock="1"/>
      </w:r>
      <w:r w:rsidR="00354A7A">
        <w:instrText>ADDIN CSL_CITATION { "citationItems" : [ { "id" : "ITEM-1", "itemData" : { "DOI" : "10.1109/JIOT.2016.2579198", "ISBN" : "2327-4662 VO  - 3", "ISSN" : "23274662", "abstract" : "\u2014The proliferation of Internet of Things and the success of rich cloud services have pushed the horizon of a new computing paradigm, Edge computing, which calls for processing the data at the edge of the network. Edge computing has the potential to address the concerns of response time requirement, battery life constraint, bandwidth cost saving, as well as data safety and privacy. In this paper, we introduce the definition of Edge computing, followed by several case studies, ranging from cloud offloading to smart home and city, as well as collaborative Edge to materialize the concept of Edge computing. Finally, we present several challenges and opportunities in the field of Edge computing, and hope this paper will gain attention from the community and inspire more research in this direction.", "author" : [ { "dropping-particle" : "", "family" : "Shi", "given" : "Weisong", "non-dropping-particle" : "", "parse-names" : false, "suffix" : "" }, { "dropping-particle" : "", "family" : "Cao", "given" : "Jie", "non-dropping-particle" : "", "parse-names" : false, "suffix" : "" }, { "dropping-particle" : "", "family" : "Zhang", "given" : "Quan", "non-dropping-particle" : "", "parse-names" : false, "suffix" : "" }, { "dropping-particle" : "", "family" : "Li", "given" : "Youhuizi", "non-dropping-particle" : "", "parse-names" : false, "suffix" : "" }, { "dropping-particle" : "", "family" : "Xu", "given" : "Lanyu", "non-dropping-particle" : "", "parse-names" : false, "suffix" : "" } ], "container-title" : "IEEE Internet of Things Journal", "id" : "ITEM-1", "issue" : "5", "issued" : { "date-parts" : [ [ "2016" ] ] }, "page" : "637-646", "title" : "Edge Computing: Vision and Challenges", "type" : "article-journal", "volume" : "3" }, "uris" : [ "http://www.mendeley.com/documents/?uuid=1d4288dc-5947-43a8-83ff-830ab74e1588", "http://www.mendeley.com/documents/?uuid=3e81988c-ff2d-431c-81cd-63c191e64237" ] } ], "mendeley" : { "formattedCitation" : "(Shi, Cao, Zhang, Li, &amp; Xu, 2016)", "plainTextFormattedCitation" : "(Shi, Cao, Zhang, Li, &amp; Xu, 2016)", "previouslyFormattedCitation" : "(Shi, Cao, Zhang, Li, &amp; Xu, 2016)" }, "properties" : {  }, "schema" : "https://github.com/citation-style-language/schema/raw/master/csl-citation.json" }</w:instrText>
      </w:r>
      <w:r w:rsidR="00AC1C57">
        <w:fldChar w:fldCharType="separate"/>
      </w:r>
      <w:r w:rsidR="00AC1C57" w:rsidRPr="00AC1C57">
        <w:rPr>
          <w:noProof/>
        </w:rPr>
        <w:t>(Shi, Cao, Zhang, Li, &amp; Xu, 2016)</w:t>
      </w:r>
      <w:r w:rsidR="00AC1C57">
        <w:fldChar w:fldCharType="end"/>
      </w:r>
      <w:r>
        <w:t xml:space="preserve"> is adopted at the camera source to pre-process the video stream, in order to minimise the data transferred to the Cloud through Apache Kafka. Once Apache Kafka receives the pre-processed video data, </w:t>
      </w:r>
      <w:r w:rsidR="00B71883">
        <w:t>more complex data analysis can be computed against it through</w:t>
      </w:r>
      <w:r>
        <w:t xml:space="preserve"> Apache Flink. This analysis is then written back to Apache Kafka. Apache Spark is then </w:t>
      </w:r>
      <w:r w:rsidR="00B71883">
        <w:t>utilised</w:t>
      </w:r>
      <w:r>
        <w:t xml:space="preserve"> to provide distributed machine learning on the </w:t>
      </w:r>
      <w:r w:rsidR="00B71883">
        <w:t>data</w:t>
      </w:r>
      <w:r>
        <w:t xml:space="preserve"> within Apache Kafka</w:t>
      </w:r>
      <w:r w:rsidR="00B71883">
        <w:t>,</w:t>
      </w:r>
      <w:r>
        <w:t xml:space="preserve"> in a real-time capacity. The results are once again written back to Apache Kafka. Finally, a process writes all data within Kafka to a data store which can be queried through a web-based user interface.   </w:t>
      </w:r>
    </w:p>
    <w:p w:rsidR="00C50932" w:rsidRDefault="00C50932" w:rsidP="00FC1B26">
      <w:pPr>
        <w:pStyle w:val="Heading2"/>
      </w:pPr>
      <w:r>
        <w:t xml:space="preserve">System Evaluation </w:t>
      </w:r>
    </w:p>
    <w:p w:rsidR="00C330D7" w:rsidRPr="00C330D7" w:rsidRDefault="00C330D7" w:rsidP="00C330D7">
      <w:r>
        <w:tab/>
      </w:r>
      <w:r w:rsidR="00B71883">
        <w:t>The base framework uses Apache F</w:t>
      </w:r>
      <w:r>
        <w:t>oundation services in order to provided distributed real-time processing, enabling even the largest of clients to make use of the framework.</w:t>
      </w:r>
      <w:r w:rsidR="00B71883">
        <w:t xml:space="preserve"> This means all contributing source code within the framework is Open Source allowing the greatest transparency and extensibility when adopting this video processing framework.</w:t>
      </w:r>
    </w:p>
    <w:p w:rsidR="00C330D7" w:rsidRDefault="00FC1B26" w:rsidP="00C330D7">
      <w:pPr>
        <w:pStyle w:val="Heading3"/>
      </w:pPr>
      <w:r>
        <w:lastRenderedPageBreak/>
        <w:t xml:space="preserve">Performance </w:t>
      </w:r>
    </w:p>
    <w:p w:rsidR="00401EFF" w:rsidRDefault="00C330D7" w:rsidP="00C330D7">
      <w:r>
        <w:tab/>
        <w:t xml:space="preserve">As the </w:t>
      </w:r>
      <w:r w:rsidR="00B71883">
        <w:t xml:space="preserve">different services within the proposed framework </w:t>
      </w:r>
      <w:r>
        <w:t xml:space="preserve">communicate through Apache Kafka, </w:t>
      </w:r>
      <w:r w:rsidR="00B71883">
        <w:t>Apache Kafka</w:t>
      </w:r>
      <w:r>
        <w:t xml:space="preserve"> is critical to the performance of the application. </w:t>
      </w:r>
      <w:r w:rsidR="00401EFF">
        <w:t>Apache Kafka was chosen due to its high throughput and low late</w:t>
      </w:r>
      <w:r w:rsidR="00AC1C57">
        <w:t xml:space="preserve">ncy, along with its reliability </w:t>
      </w:r>
      <w:r w:rsidR="00AC1C57">
        <w:fldChar w:fldCharType="begin" w:fldLock="1"/>
      </w:r>
      <w:r w:rsidR="00354A7A">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Kreps, Narkhede, &amp; Rao, 2011)", "plainTextFormattedCitation" : "(Kreps, Narkhede, &amp; Rao, 2011)", "previouslyFormattedCitation" : "(Kreps, Narkhede, &amp; Rao, 2011)" }, "properties" : {  }, "schema" : "https://github.com/citation-style-language/schema/raw/master/csl-citation.json" }</w:instrText>
      </w:r>
      <w:r w:rsidR="00AC1C57">
        <w:fldChar w:fldCharType="separate"/>
      </w:r>
      <w:r w:rsidR="00AC1C57" w:rsidRPr="00AC1C57">
        <w:rPr>
          <w:noProof/>
        </w:rPr>
        <w:t>(Kreps, Narkhede, &amp; Rao, 2011)</w:t>
      </w:r>
      <w:r w:rsidR="00AC1C57">
        <w:fldChar w:fldCharType="end"/>
      </w:r>
      <w:r w:rsidR="00AC1C57">
        <w:t>.</w:t>
      </w:r>
      <w:r w:rsidR="00401EFF">
        <w:t xml:space="preserve"> </w:t>
      </w:r>
      <w:r w:rsidR="00B71883">
        <w:t xml:space="preserve">Benchmarked on a moderately configured cluster, Apache Kafka provides promising results with regards to load handling and speed of execution </w:t>
      </w:r>
      <w:r w:rsidR="00AC1C57">
        <w:fldChar w:fldCharType="begin" w:fldLock="1"/>
      </w:r>
      <w:r w:rsidR="00354A7A">
        <w:instrText>ADDIN CSL_CITATION { "citationItems" : [ { "id" : "ITEM-1", "itemData" : {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Kreps, 2014)", "plainTextFormattedCitation" : "(Kreps, 2014)", "previouslyFormattedCitation" : "(Kreps, 2014)" }, "properties" : {  }, "schema" : "https://github.com/citation-style-language/schema/raw/master/csl-citation.json" }</w:instrText>
      </w:r>
      <w:r w:rsidR="00AC1C57">
        <w:fldChar w:fldCharType="separate"/>
      </w:r>
      <w:r w:rsidR="00AC1C57" w:rsidRPr="00AC1C57">
        <w:rPr>
          <w:noProof/>
        </w:rPr>
        <w:t>(Kreps, 2014)</w:t>
      </w:r>
      <w:r w:rsidR="00AC1C57">
        <w:fldChar w:fldCharType="end"/>
      </w:r>
      <w:r w:rsidR="00AC1C57">
        <w:t>.</w:t>
      </w:r>
    </w:p>
    <w:p w:rsidR="00462145" w:rsidRDefault="00462145" w:rsidP="00462145">
      <w:pPr>
        <w:jc w:val="center"/>
      </w:pPr>
      <w:r>
        <w:rPr>
          <w:noProof/>
          <w:lang w:eastAsia="en-GB"/>
        </w:rPr>
        <w:drawing>
          <wp:inline distT="0" distB="0" distL="0" distR="0" wp14:anchorId="2AF63065" wp14:editId="6807F3BB">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462145" w:rsidRDefault="00462145" w:rsidP="00462145">
      <w:pPr>
        <w:jc w:val="center"/>
      </w:pPr>
      <w:r>
        <w:rPr>
          <w:noProof/>
          <w:lang w:eastAsia="en-GB"/>
        </w:rPr>
        <w:drawing>
          <wp:inline distT="0" distB="0" distL="0" distR="0" wp14:anchorId="2149BB55" wp14:editId="543251F7">
            <wp:extent cx="457200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462145" w:rsidRDefault="00462145" w:rsidP="00462145">
      <w:pPr>
        <w:jc w:val="center"/>
      </w:pPr>
      <w:r>
        <w:t xml:space="preserve">Figure 2: The throughput of Apache Kafka on a moderately powered multi-node cluster. </w:t>
      </w:r>
    </w:p>
    <w:p w:rsidR="00462145" w:rsidRDefault="00462145" w:rsidP="00462145">
      <w:pPr>
        <w:jc w:val="center"/>
      </w:pPr>
    </w:p>
    <w:p w:rsidR="00462145" w:rsidRDefault="00462145" w:rsidP="00462145">
      <w:r>
        <w:tab/>
      </w:r>
      <w:r w:rsidR="00B71883">
        <w:t>During benchmarking, Apache Kafka enabled</w:t>
      </w:r>
      <w:r>
        <w:t xml:space="preserve"> up to 2.5 million messages to be sent from source per second, which </w:t>
      </w:r>
      <w:r w:rsidR="00B71883">
        <w:t>would support</w:t>
      </w:r>
      <w:r>
        <w:t xml:space="preserve"> even the largest video networks</w:t>
      </w:r>
      <w:r w:rsidR="00B71883">
        <w:t xml:space="preserve"> looking at adding real-time analytics to their video streams</w:t>
      </w:r>
      <w:r>
        <w:t>.</w:t>
      </w:r>
    </w:p>
    <w:p w:rsidR="00462145" w:rsidRDefault="00B71883" w:rsidP="00462145">
      <w:r>
        <w:tab/>
        <w:t>With each of the messages sent through Apache Kafka</w:t>
      </w:r>
      <w:r w:rsidR="00462145">
        <w:t xml:space="preserve">, we also care about the time it takes from producing the messages to processing it. This is known </w:t>
      </w:r>
      <w:r w:rsidR="004B7339">
        <w:t>as latency, and is a key requirement for real-time systems. Kafka has extremely low latency</w:t>
      </w:r>
      <w:r>
        <w:t xml:space="preserve">, giving a median score of a 2ms processing time </w:t>
      </w:r>
      <w:r w:rsidR="00763AFA">
        <w:t>(Figure 3)</w:t>
      </w:r>
      <w:r w:rsidR="004B7339">
        <w:t xml:space="preserve">, and is </w:t>
      </w:r>
      <w:r w:rsidR="00763AFA">
        <w:t xml:space="preserve">therefore suitable for even the fastest real-time </w:t>
      </w:r>
      <w:r w:rsidR="008B20D2">
        <w:t>systems</w:t>
      </w:r>
      <w:r w:rsidR="00763AFA">
        <w:t>.</w:t>
      </w:r>
    </w:p>
    <w:p w:rsidR="00763AFA" w:rsidRDefault="00763AFA" w:rsidP="00763AFA">
      <w:pPr>
        <w:jc w:val="center"/>
      </w:pPr>
      <w:r>
        <w:rPr>
          <w:noProof/>
          <w:lang w:eastAsia="en-GB"/>
        </w:rPr>
        <w:lastRenderedPageBreak/>
        <w:drawing>
          <wp:inline distT="0" distB="0" distL="0" distR="0" wp14:anchorId="606F6F83" wp14:editId="1909DC31">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763AFA" w:rsidRDefault="00763AFA" w:rsidP="00763AFA">
      <w:pPr>
        <w:jc w:val="center"/>
      </w:pPr>
      <w:r>
        <w:t>Figure 3: The latency of Apache Kafka from production of a message to consumption of a message.</w:t>
      </w:r>
    </w:p>
    <w:p w:rsidR="00462145" w:rsidRDefault="00462145" w:rsidP="00462145">
      <w:r>
        <w:tab/>
      </w:r>
    </w:p>
    <w:p w:rsidR="00B55DD0" w:rsidRPr="00C330D7" w:rsidRDefault="008B20D2" w:rsidP="00462145">
      <w:r>
        <w:tab/>
        <w:t>Alongside Apache Kafka, Apache Flink</w:t>
      </w:r>
      <w:r w:rsidR="00717197">
        <w:t xml:space="preserve"> and Apache Spark are </w:t>
      </w:r>
      <w:r>
        <w:t>used for distribute</w:t>
      </w:r>
      <w:r w:rsidR="00717197">
        <w:t>d processing of messages, and are therefore key technologies</w:t>
      </w:r>
      <w:r>
        <w:t xml:space="preserve"> within the system. </w:t>
      </w:r>
      <w:r w:rsidR="00B55DD0">
        <w:t xml:space="preserve">They </w:t>
      </w:r>
      <w:r w:rsidR="00B71883">
        <w:t xml:space="preserve">are both able to meet </w:t>
      </w:r>
      <w:r w:rsidR="00B55DD0">
        <w:t>extremely performant</w:t>
      </w:r>
      <w:r w:rsidR="00AC1C57">
        <w:t xml:space="preserve"> </w:t>
      </w:r>
      <w:r w:rsidR="00B71883">
        <w:t xml:space="preserve">requirements </w:t>
      </w:r>
      <w:r w:rsidR="00AC1C57">
        <w:fldChar w:fldCharType="begin" w:fldLock="1"/>
      </w:r>
      <w:r w:rsidR="00354A7A">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Chintapalli et al., 2016)", "plainTextFormattedCitation" : "(Chintapalli et al., 2016)", "previouslyFormattedCitation" : "(Chintapalli et al., 2016)" }, "properties" : {  }, "schema" : "https://github.com/citation-style-language/schema/raw/master/csl-citation.json" }</w:instrText>
      </w:r>
      <w:r w:rsidR="00AC1C57">
        <w:fldChar w:fldCharType="separate"/>
      </w:r>
      <w:r w:rsidR="00AC1C57" w:rsidRPr="00AC1C57">
        <w:rPr>
          <w:noProof/>
        </w:rPr>
        <w:t>(Chintapalli et al., 2016)</w:t>
      </w:r>
      <w:r w:rsidR="00AC1C57">
        <w:fldChar w:fldCharType="end"/>
      </w:r>
      <w:r w:rsidR="00B55DD0">
        <w:t xml:space="preserve">, </w:t>
      </w:r>
      <w:r w:rsidR="00B71883">
        <w:t>with</w:t>
      </w:r>
      <w:r w:rsidR="00B55DD0">
        <w:t xml:space="preserve"> Apache Spark able to provide</w:t>
      </w:r>
      <w:r w:rsidR="00B71883">
        <w:t xml:space="preserve"> a higher throughput of events and </w:t>
      </w:r>
      <w:r w:rsidR="00B55DD0">
        <w:t xml:space="preserve">Apache Flink giving a much lower latency on a per record processed event. </w:t>
      </w:r>
      <w:r w:rsidR="00B71883">
        <w:t xml:space="preserve">This means when extending the system, the base framework provides implementation capabilities that can meet both throughput and latency requirements, giving the freedom of choice to the implementing user. </w:t>
      </w:r>
    </w:p>
    <w:p w:rsidR="00FC1B26" w:rsidRDefault="00FC1B26" w:rsidP="00B55DD0">
      <w:pPr>
        <w:pStyle w:val="Heading3"/>
      </w:pPr>
      <w:r>
        <w:t>Limitations</w:t>
      </w:r>
    </w:p>
    <w:p w:rsidR="00B55DD0" w:rsidRDefault="0055673E" w:rsidP="00B55DD0">
      <w:r>
        <w:tab/>
        <w:t xml:space="preserve">The </w:t>
      </w:r>
      <w:r w:rsidR="00B71883">
        <w:t xml:space="preserve">main </w:t>
      </w:r>
      <w:r>
        <w:t>limitation</w:t>
      </w:r>
      <w:r w:rsidR="00B55DD0">
        <w:t xml:space="preserve"> of distributed processing </w:t>
      </w:r>
      <w:r>
        <w:t>is the network latency of any deployed system, as each node in a cluster must communicate with its counterparts to organise and distribute work.  This can drastically reduce the performa</w:t>
      </w:r>
      <w:r w:rsidR="007B6809">
        <w:t>nce of the proposed framework if</w:t>
      </w:r>
      <w:r>
        <w:t xml:space="preserve"> deployed onto a degraded network environment. However, this is mitigated by the frameworks deployment to Cloud infrastructure, with intense processing happening at the edge of the </w:t>
      </w:r>
      <w:r w:rsidR="007B6809">
        <w:t>Cloud</w:t>
      </w:r>
      <w:r>
        <w:t>.</w:t>
      </w:r>
    </w:p>
    <w:p w:rsidR="00B71883" w:rsidRPr="00B55DD0" w:rsidRDefault="00B71883" w:rsidP="00B55DD0">
      <w:r>
        <w:tab/>
        <w:t>Further to this, Cloud infrastructure can become expensive as network usage is charged to the user along with the rented computing power of the machines. To combat this, the framework is not linked to a single Cloud provider, or to the Cloud at all</w:t>
      </w:r>
      <w:r w:rsidR="00D71DFE">
        <w:t xml:space="preserve">. The framework does however provide ‘Infrastructure as Code’ scripts for Amazon Web Services (AWS). </w:t>
      </w:r>
    </w:p>
    <w:p w:rsidR="00F85CFB" w:rsidRDefault="00C50932" w:rsidP="00D14A73">
      <w:pPr>
        <w:pStyle w:val="Heading2"/>
      </w:pPr>
      <w:r>
        <w:t xml:space="preserve">Use Case </w:t>
      </w:r>
    </w:p>
    <w:p w:rsidR="00F85CFB" w:rsidRDefault="00A83E4E" w:rsidP="001E7856">
      <w:pPr>
        <w:ind w:firstLine="720"/>
      </w:pPr>
      <w:r>
        <w:t xml:space="preserve">The proposed framework </w:t>
      </w:r>
      <w:r w:rsidR="00D71DFE">
        <w:t>delivers</w:t>
      </w:r>
      <w:r>
        <w:t xml:space="preserve"> core video processing functionality that enables extension and flexibility to meet a broad range of client use cases. </w:t>
      </w:r>
      <w:r w:rsidR="00350765">
        <w:t>Presented below is a</w:t>
      </w:r>
      <w:r>
        <w:t xml:space="preserve"> conceptual use case </w:t>
      </w:r>
      <w:r w:rsidR="00350765">
        <w:t>showing</w:t>
      </w:r>
      <w:r>
        <w:t xml:space="preserve"> </w:t>
      </w:r>
      <w:r w:rsidR="00350765">
        <w:t xml:space="preserve">the frameworks successful adoption </w:t>
      </w:r>
      <w:r>
        <w:t xml:space="preserve">to a specific </w:t>
      </w:r>
      <w:r w:rsidR="00350765">
        <w:t>domain, providing core insights and analytics into the video footage in real-time.</w:t>
      </w:r>
    </w:p>
    <w:p w:rsidR="00C50932" w:rsidRDefault="00C50932" w:rsidP="00C50932">
      <w:pPr>
        <w:pStyle w:val="Heading3"/>
      </w:pPr>
      <w:r>
        <w:t xml:space="preserve">Scenario </w:t>
      </w:r>
    </w:p>
    <w:p w:rsidR="00F563AB" w:rsidRDefault="00350765" w:rsidP="001E7856">
      <w:pPr>
        <w:ind w:firstLine="720"/>
      </w:pPr>
      <w:r>
        <w:t xml:space="preserve">The Abbey Road in London, pictured on the front of the famous Beetles album “Abbey Road”, is a popular destination for tourists and locals attempting to recreate the album cover for themselves. Due to this, it is under live surveillance by a multitude of video </w:t>
      </w:r>
      <w:r>
        <w:lastRenderedPageBreak/>
        <w:t xml:space="preserve">cameras </w:t>
      </w:r>
      <w:r w:rsidR="00090824">
        <w:t>at all times. This presents an opportunity to gain real-time analytics of the activities occurring at the crossing</w:t>
      </w:r>
      <w:r w:rsidR="00D71DFE">
        <w:t xml:space="preserve"> in real-time</w:t>
      </w:r>
      <w:r w:rsidR="00090824">
        <w:t xml:space="preserve">. </w:t>
      </w:r>
    </w:p>
    <w:p w:rsidR="00C50932" w:rsidRDefault="00F563AB" w:rsidP="001E7856">
      <w:pPr>
        <w:ind w:firstLine="720"/>
      </w:pPr>
      <w:r>
        <w:t xml:space="preserve">To achieve this </w:t>
      </w:r>
      <w:r w:rsidR="00090824">
        <w:t xml:space="preserve">the proposed framework </w:t>
      </w:r>
      <w:r>
        <w:t xml:space="preserve">is deployed to </w:t>
      </w:r>
      <w:r w:rsidR="00090824">
        <w:t>detect cars and people within the live video stream, extrapolate activities to track walking, standing and people attempting to recreate the album cover photo. It will analyse the activity log f</w:t>
      </w:r>
      <w:r w:rsidR="00D71DFE">
        <w:t>or anomalies, alerting the user</w:t>
      </w:r>
      <w:r w:rsidR="00090824">
        <w:t xml:space="preserve"> upon discovery an anomalous event. </w:t>
      </w:r>
    </w:p>
    <w:p w:rsidR="001E7856" w:rsidRDefault="001E7856" w:rsidP="001E7856">
      <w:pPr>
        <w:ind w:firstLine="720"/>
      </w:pPr>
    </w:p>
    <w:p w:rsidR="001E7856" w:rsidRDefault="001E7856" w:rsidP="001E7856">
      <w:pPr>
        <w:ind w:firstLine="720"/>
        <w:jc w:val="center"/>
      </w:pPr>
      <w:r w:rsidRPr="001E7856">
        <w:rPr>
          <w:noProof/>
          <w:lang w:eastAsia="en-GB"/>
        </w:rPr>
        <w:drawing>
          <wp:inline distT="0" distB="0" distL="0" distR="0" wp14:anchorId="6643EDF8" wp14:editId="32405344">
            <wp:extent cx="2488018" cy="2446551"/>
            <wp:effectExtent l="0" t="0" r="127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00866" cy="2459185"/>
                    </a:xfrm>
                    <a:prstGeom prst="rect">
                      <a:avLst/>
                    </a:prstGeom>
                  </pic:spPr>
                </pic:pic>
              </a:graphicData>
            </a:graphic>
          </wp:inline>
        </w:drawing>
      </w:r>
    </w:p>
    <w:p w:rsidR="001E7856" w:rsidRDefault="00462145" w:rsidP="001E7856">
      <w:pPr>
        <w:ind w:firstLine="720"/>
        <w:jc w:val="center"/>
      </w:pPr>
      <w:r>
        <w:t>Figure 3</w:t>
      </w:r>
      <w:r w:rsidR="001E7856">
        <w:t>: The famous Beetles cover “Abbey Road”</w:t>
      </w:r>
      <w:r w:rsidR="00CD7624">
        <w:t xml:space="preserve"> (</w:t>
      </w:r>
      <w:hyperlink r:id="rId12" w:anchor="imgrc=sJtcKFJFhoc5cM:" w:history="1">
        <w:r w:rsidR="00CD7624" w:rsidRPr="00CD7624">
          <w:rPr>
            <w:rFonts w:cstheme="minorHAnsi"/>
            <w:color w:val="000000" w:themeColor="text1"/>
          </w:rPr>
          <w:t>https://www.google.co.uk/search?q=beatles+abbey+road&amp;safe=off&amp;rlz=1C5CHFA_enGB750GB750&amp;source=lnms&amp;tbm=isch&amp;sa=X&amp;ved=0ahUKEwi5rJ_ehO_ZAhUMCsAKHTLaA9IQ_AUICigB&amp;biw=1280&amp;bih=612#imgrc=sJtcKFJFhoc5cM:</w:t>
        </w:r>
      </w:hyperlink>
      <w:r w:rsidR="00CD7624" w:rsidRPr="00CD7624">
        <w:rPr>
          <w:rFonts w:cstheme="minorHAnsi"/>
          <w:color w:val="000000" w:themeColor="text1"/>
        </w:rPr>
        <w:t>)</w:t>
      </w:r>
    </w:p>
    <w:p w:rsidR="001E7856" w:rsidRDefault="001E7856" w:rsidP="00CD7624"/>
    <w:p w:rsidR="001E7856" w:rsidRDefault="001E7856" w:rsidP="001E7856">
      <w:pPr>
        <w:ind w:firstLine="720"/>
      </w:pPr>
      <w:r>
        <w:t xml:space="preserve">In order to evaluate the proposed frameworks adoption success, we will focus on the performance and extensibility of the framework, showcasing its flexibility to support </w:t>
      </w:r>
      <w:r w:rsidR="00D71DFE">
        <w:t xml:space="preserve">bespoke </w:t>
      </w:r>
      <w:r>
        <w:t>client domains.</w:t>
      </w:r>
    </w:p>
    <w:p w:rsidR="00D71DFE" w:rsidRDefault="00D71DFE" w:rsidP="001E7856">
      <w:pPr>
        <w:ind w:firstLine="720"/>
      </w:pPr>
    </w:p>
    <w:p w:rsidR="00C50932" w:rsidRDefault="00366059" w:rsidP="00CD7624">
      <w:pPr>
        <w:pStyle w:val="Heading3"/>
      </w:pPr>
      <w:r>
        <w:t>Implementation</w:t>
      </w:r>
    </w:p>
    <w:p w:rsidR="006B20ED" w:rsidRDefault="00CD7624" w:rsidP="00CD7624">
      <w:r>
        <w:tab/>
        <w:t xml:space="preserve">As the </w:t>
      </w:r>
      <w:r w:rsidR="006137A5">
        <w:t xml:space="preserve">proposed architecture diagram shows (Figure 1), </w:t>
      </w:r>
      <w:r w:rsidR="00D71DFE">
        <w:t>Edge Computing</w:t>
      </w:r>
      <w:r w:rsidR="006137A5">
        <w:t xml:space="preserve"> is </w:t>
      </w:r>
      <w:r w:rsidR="00D71DFE">
        <w:t xml:space="preserve">adopted </w:t>
      </w:r>
      <w:r w:rsidR="006137A5">
        <w:t xml:space="preserve">in order to maintain real-time requirements and limit the stream of data from the </w:t>
      </w:r>
      <w:r w:rsidR="00D71DFE">
        <w:t>video input source</w:t>
      </w:r>
      <w:r w:rsidR="006137A5">
        <w:t xml:space="preserve">. This enables the </w:t>
      </w:r>
      <w:r w:rsidR="006B20ED">
        <w:t>detection</w:t>
      </w:r>
      <w:r w:rsidR="006137A5">
        <w:t xml:space="preserve"> and </w:t>
      </w:r>
      <w:r w:rsidR="006B20ED">
        <w:t>tracking</w:t>
      </w:r>
      <w:r w:rsidR="006137A5">
        <w:t xml:space="preserve"> of people and vehicles to occur at</w:t>
      </w:r>
      <w:r w:rsidR="00D71DFE">
        <w:t>,</w:t>
      </w:r>
      <w:r w:rsidR="006137A5">
        <w:t xml:space="preserve"> or near</w:t>
      </w:r>
      <w:r w:rsidR="00D71DFE">
        <w:t>,</w:t>
      </w:r>
      <w:r w:rsidR="006137A5">
        <w:t xml:space="preserve"> the </w:t>
      </w:r>
      <w:r w:rsidR="00D71DFE">
        <w:t>camera</w:t>
      </w:r>
      <w:r w:rsidR="006137A5">
        <w:t xml:space="preserve"> source</w:t>
      </w:r>
      <w:r w:rsidR="00D71DFE">
        <w:t xml:space="preserve"> drastically reducing the data load sent over the network</w:t>
      </w:r>
      <w:r w:rsidR="006137A5">
        <w:t xml:space="preserve">. </w:t>
      </w:r>
    </w:p>
    <w:p w:rsidR="006137A5" w:rsidRDefault="006137A5" w:rsidP="006B20ED">
      <w:pPr>
        <w:ind w:firstLine="720"/>
      </w:pPr>
      <w:r>
        <w:t>When identifying cars and people within the video feed, the base framework a</w:t>
      </w:r>
      <w:r w:rsidR="00AC1C57">
        <w:t xml:space="preserve">llows the use of </w:t>
      </w:r>
      <w:proofErr w:type="spellStart"/>
      <w:r w:rsidR="00AC1C57">
        <w:t>Haar</w:t>
      </w:r>
      <w:proofErr w:type="spellEnd"/>
      <w:r w:rsidR="00AC1C57">
        <w:t xml:space="preserve"> Cascades </w:t>
      </w:r>
      <w:r w:rsidR="00AC1C57">
        <w:fldChar w:fldCharType="begin" w:fldLock="1"/>
      </w:r>
      <w:r w:rsidR="00354A7A">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Viola &amp; Jones, 2001)", "plainTextFormattedCitation" : "(Viola &amp; Jones, 2001)", "previouslyFormattedCitation" : "(Viola &amp; Jones, 2001)" }, "properties" : {  }, "schema" : "https://github.com/citation-style-language/schema/raw/master/csl-citation.json" }</w:instrText>
      </w:r>
      <w:r w:rsidR="00AC1C57">
        <w:fldChar w:fldCharType="separate"/>
      </w:r>
      <w:r w:rsidR="00AC1C57" w:rsidRPr="00AC1C57">
        <w:rPr>
          <w:noProof/>
        </w:rPr>
        <w:t>(Viola &amp; Jones, 2001)</w:t>
      </w:r>
      <w:r w:rsidR="00AC1C57">
        <w:fldChar w:fldCharType="end"/>
      </w:r>
      <w:r w:rsidR="00E150C3">
        <w:t>. This is a common, high-performant</w:t>
      </w:r>
      <w:r>
        <w:t>, detection methodology that provides a</w:t>
      </w:r>
      <w:r w:rsidR="00E150C3">
        <w:t>n</w:t>
      </w:r>
      <w:r>
        <w:t xml:space="preserve"> </w:t>
      </w:r>
      <w:r w:rsidR="00E150C3">
        <w:t>acceptable</w:t>
      </w:r>
      <w:r>
        <w:t xml:space="preserve"> accuracy</w:t>
      </w:r>
      <w:r w:rsidR="00E150C3">
        <w:t xml:space="preserve"> rate </w:t>
      </w:r>
      <w:r w:rsidR="006B20ED">
        <w:t xml:space="preserve">in identifying objects </w:t>
      </w:r>
      <w:r w:rsidR="00462145">
        <w:t>(Figure 4</w:t>
      </w:r>
      <w:r w:rsidR="006B20ED">
        <w:t>)</w:t>
      </w:r>
      <w:r w:rsidR="00E150C3">
        <w:t>.</w:t>
      </w:r>
      <w:r w:rsidR="00F563AB">
        <w:t xml:space="preserve"> </w:t>
      </w:r>
      <w:r w:rsidR="00D71DFE">
        <w:t xml:space="preserve">The Python package providing core video processing has people and car detection built-in and therefore makes adoption for this use case simple. </w:t>
      </w:r>
      <w:r w:rsidR="00F563AB">
        <w:t xml:space="preserve"> </w:t>
      </w:r>
      <w:r w:rsidR="00E150C3">
        <w:t xml:space="preserve"> </w:t>
      </w:r>
    </w:p>
    <w:p w:rsidR="00E150C3" w:rsidRDefault="00E150C3" w:rsidP="00CD7624">
      <w:r>
        <w:tab/>
        <w:t xml:space="preserve">Between frames, tracking needs to occur in order to give people and vehicles a persistent identity, enabling the computation of further server-side analytics in identifying object movement patterns. Providing this is </w:t>
      </w:r>
      <w:r w:rsidR="00D42A4D">
        <w:t>a Kernalized Correlation F</w:t>
      </w:r>
      <w:r w:rsidR="00AC1C57">
        <w:t xml:space="preserve">ilters (KCF) tracker </w:t>
      </w:r>
      <w:r w:rsidR="00AC1C57">
        <w:fldChar w:fldCharType="begin" w:fldLock="1"/>
      </w:r>
      <w:r w:rsidR="00354A7A">
        <w:instrText>ADDIN CSL_CITATION { "citationItems" : [ { "id" : "ITEM-1", "itemData" : { "DOI" : "10.1109/TPAMI.2014.2345390", "ISBN" : "0162-8828 VO  - 37", "ISSN" : "01628828", "PMID" : "26353263", "abstract" : "The core component of most modern trackers is a discriminative classifier, tasked with distinguishing between the target and the surrounding environment. To cope with natural image changes, this classifier is typically trained with translated and scaled sample patches. Such sets of samples are riddled with redundancies -- any overlapping pixels are constrained to be the same. Based on this simple observation, we propose an analytic model for datasets of thousands of translated patches. By showing that the resulting data matrix is circulant, we can diagonalize it with the Discrete Fourier Transform, reducing both storage and computation by several orders of magnitude. Interestingly, for linear regression our formulation is equivalent to a correlation filter, used by some of the fastest competitive trackers. For kernel regression, however, we derive a new Kernelized Correlation Filter (KCF), that unlike other kernel algorithms has the exact same complexity as its linear counterpart. Building on it, we also propose a fast multi-channel extension of linear correlation filters, via a linear kernel, which we call Dual Correlation Filter (DCF). Both KCF and DCF outperform top-ranking trackers such as Struck or TLD on a 50 videos benchmark, despite running at hundreds of frames-per-second, and being implemented in a few lines of code (Algorithm 1). To encourage further developments, our tracking framework was made open-source.", "author" : [ { "dropping-particle" : "", "family" : "Henriques", "given" : "Joao F.", "non-dropping-particle" : "", "parse-names" : false, "suffix" : "" }, { "dropping-particle" : "", "family" : "Caseiro", "given" : "Rui", "non-dropping-particle" : "", "parse-names" : false, "suffix" : "" }, { "dropping-particle" : "", "family" : "Martins", "given" : "Pedro", "non-dropping-particle" : "", "parse-names" : false, "suffix" : "" }, { "dropping-particle" : "", "family" : "Batista", "given" : "Jorge", "non-dropping-particle" : "", "parse-names" : false, "suffix" : "" } ], "container-title" : "IEEE Transactions on Pattern Analysis and Machine Intelligence", "id" : "ITEM-1", "issue" : "3", "issued" : { "date-parts" : [ [ "2015" ] ] }, "page" : "583-596", "title" : "High-speed tracking with kernelized correlation filters", "type" : "article-journal", "volume" : "37" }, "uris" : [ "http://www.mendeley.com/documents/?uuid=5e9d31c8-92ce-4ca1-88ae-fcc25df3b6b1", "http://www.mendeley.com/documents/?uuid=58a209f8-4686-4fbf-9526-25c53fea5550" ] } ], "mendeley" : { "formattedCitation" : "(Henriques, Caseiro, Martins, &amp; Batista, 2015)", "plainTextFormattedCitation" : "(Henriques, Caseiro, Martins, &amp; Batista, 2015)", "previouslyFormattedCitation" : "(Henriques, Caseiro, Martins, &amp; Batista, 2015)" }, "properties" : {  }, "schema" : "https://github.com/citation-style-language/schema/raw/master/csl-citation.json" }</w:instrText>
      </w:r>
      <w:r w:rsidR="00AC1C57">
        <w:fldChar w:fldCharType="separate"/>
      </w:r>
      <w:r w:rsidR="00AC1C57" w:rsidRPr="00AC1C57">
        <w:rPr>
          <w:noProof/>
        </w:rPr>
        <w:t>(Henriques, Caseiro, Martins, &amp; Batista, 2015)</w:t>
      </w:r>
      <w:r w:rsidR="00AC1C57">
        <w:fldChar w:fldCharType="end"/>
      </w:r>
      <w:r w:rsidR="00D42A4D">
        <w:t xml:space="preserve">, which tracks an object by treating its location as a set of positions (‘bags’) that each could contain the objects location based on its previous location. It looks at overlapping positive regions identified to possibly contain the person or cars location to provide an accurate final decision on the objects location. </w:t>
      </w:r>
    </w:p>
    <w:p w:rsidR="006B20ED" w:rsidRDefault="006B20ED" w:rsidP="006B20ED">
      <w:pPr>
        <w:ind w:firstLine="720"/>
      </w:pPr>
      <w:r>
        <w:lastRenderedPageBreak/>
        <w:t xml:space="preserve">The base framework </w:t>
      </w:r>
      <w:r w:rsidR="00F563AB">
        <w:t>enables</w:t>
      </w:r>
      <w:r>
        <w:t xml:space="preserve"> video stream processing in the form of a Python application</w:t>
      </w:r>
      <w:r w:rsidR="00AC1C57">
        <w:t xml:space="preserve">, making use of </w:t>
      </w:r>
      <w:proofErr w:type="spellStart"/>
      <w:r w:rsidR="00AC1C57">
        <w:t>OpenCV</w:t>
      </w:r>
      <w:proofErr w:type="spellEnd"/>
      <w:r w:rsidR="00AC1C57">
        <w:t xml:space="preserve"> for performant video analysis tools </w:t>
      </w:r>
      <w:r w:rsidR="00AC1C57">
        <w:fldChar w:fldCharType="begin" w:fldLock="1"/>
      </w:r>
      <w:r w:rsidR="00354A7A">
        <w:instrText>ADDIN CSL_CITATION { "citationItems" : [ { "id" : "ITEM-1", "itemData" : { "id" : "ITEM-1", "issued" : { "date-parts" : [ [ "2018" ] ] }, "title" : "OpenCV Library", "type" : "webpage" }, "uris" : [ "http://www.mendeley.com/documents/?uuid=d85a603d-5a8c-45db-a8ce-1419aaf3ed6e", "http://www.mendeley.com/documents/?uuid=96af5af3-aa5f-4709-8da2-d00ce09423f9" ] } ], "mendeley" : { "formattedCitation" : "(\u201cOpenCV Library,\u201d 2018)", "plainTextFormattedCitation" : "(\u201cOpenCV Library,\u201d 2018)", "previouslyFormattedCitation" : "(\u201cOpenCV Library,\u201d 2018)" }, "properties" : {  }, "schema" : "https://github.com/citation-style-language/schema/raw/master/csl-citation.json" }</w:instrText>
      </w:r>
      <w:r w:rsidR="00AC1C57">
        <w:fldChar w:fldCharType="separate"/>
      </w:r>
      <w:r w:rsidR="00AC1C57" w:rsidRPr="00AC1C57">
        <w:rPr>
          <w:noProof/>
        </w:rPr>
        <w:t>(“OpenCV Library,” 2018)</w:t>
      </w:r>
      <w:r w:rsidR="00AC1C57">
        <w:fldChar w:fldCharType="end"/>
      </w:r>
      <w:r w:rsidR="00D71DFE">
        <w:t>.</w:t>
      </w:r>
    </w:p>
    <w:p w:rsidR="00D42A4D" w:rsidRDefault="00D42A4D" w:rsidP="00CD7624"/>
    <w:p w:rsidR="00CD7624" w:rsidRDefault="006137A5" w:rsidP="006137A5">
      <w:pPr>
        <w:jc w:val="center"/>
      </w:pPr>
      <w:r>
        <w:rPr>
          <w:noProof/>
          <w:lang w:eastAsia="en-GB"/>
        </w:rPr>
        <w:drawing>
          <wp:inline distT="0" distB="0" distL="0" distR="0" wp14:anchorId="05611C5E" wp14:editId="7989E416">
            <wp:extent cx="5727700" cy="22402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3-15 at 19.05.00.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2240280"/>
                    </a:xfrm>
                    <a:prstGeom prst="rect">
                      <a:avLst/>
                    </a:prstGeom>
                  </pic:spPr>
                </pic:pic>
              </a:graphicData>
            </a:graphic>
          </wp:inline>
        </w:drawing>
      </w:r>
    </w:p>
    <w:p w:rsidR="006137A5" w:rsidRDefault="00462145" w:rsidP="006137A5">
      <w:pPr>
        <w:jc w:val="center"/>
      </w:pPr>
      <w:r>
        <w:t>Figure 4</w:t>
      </w:r>
      <w:r w:rsidR="006137A5">
        <w:t>: The deployed video processing framework identifying people and cars within the “Abbey Road” real-time video stream.</w:t>
      </w:r>
    </w:p>
    <w:p w:rsidR="006137A5" w:rsidRPr="00CD7624" w:rsidRDefault="006137A5" w:rsidP="00CD7624"/>
    <w:p w:rsidR="002E70B5" w:rsidRDefault="00C01546" w:rsidP="00C50932">
      <w:r>
        <w:tab/>
        <w:t>Once the video stream processing</w:t>
      </w:r>
      <w:r w:rsidR="00D71DFE">
        <w:t xml:space="preserve"> system</w:t>
      </w:r>
      <w:r>
        <w:t xml:space="preserve"> was deployed and correctly capturing people and cars, the next phase is to allow it to communicate with the Cloud-based services. This </w:t>
      </w:r>
      <w:r w:rsidR="00D71DFE">
        <w:t>can be</w:t>
      </w:r>
      <w:r>
        <w:t xml:space="preserve"> enabled through a deployed Apache Kafka cluster</w:t>
      </w:r>
      <w:r w:rsidR="002E70B5">
        <w:t xml:space="preserve"> on </w:t>
      </w:r>
      <w:r w:rsidR="00D71DFE">
        <w:t>AWS</w:t>
      </w:r>
      <w:r>
        <w:t xml:space="preserve">. The video stream processing application </w:t>
      </w:r>
      <w:r w:rsidR="00D71DFE">
        <w:t>publishes</w:t>
      </w:r>
      <w:r>
        <w:t xml:space="preserve"> messages containing the locations of </w:t>
      </w:r>
      <w:r w:rsidR="002E70B5">
        <w:t xml:space="preserve">objects to the cluster which </w:t>
      </w:r>
      <w:r w:rsidR="00D71DFE">
        <w:t>can</w:t>
      </w:r>
      <w:r w:rsidR="002E70B5">
        <w:t xml:space="preserve"> then be consumed by server-side services</w:t>
      </w:r>
      <w:r w:rsidR="00D71DFE">
        <w:t xml:space="preserve"> to provide more insightful analytics</w:t>
      </w:r>
      <w:r w:rsidR="002E70B5">
        <w:t xml:space="preserve">. </w:t>
      </w:r>
    </w:p>
    <w:p w:rsidR="00D71DFE" w:rsidRDefault="002E70B5" w:rsidP="00C50932">
      <w:r>
        <w:tab/>
        <w:t xml:space="preserve">In order to gain a deeper </w:t>
      </w:r>
      <w:r w:rsidR="00D71DFE">
        <w:t>awareness</w:t>
      </w:r>
      <w:r>
        <w:t xml:space="preserve"> into the video stream, and enable the objective of identifying people performing the “Abbey Road” album cover, an activity analysis service was needed. The base framework uses Apache Flink for this capability, and has built in behaviour for detecting walking, standing and running activities. The framework can then be extended to not only detect people standing, but to identify four people standing, with the correct distribution</w:t>
      </w:r>
      <w:r w:rsidR="00D71DFE">
        <w:t xml:space="preserve"> between them</w:t>
      </w:r>
      <w:r>
        <w:t>, that would be considered an impersonation of the album cover.</w:t>
      </w:r>
      <w:r w:rsidR="00F563AB">
        <w:t xml:space="preserve"> As Apache Flink comes with advanced pattern matching, this is a simple extension to make</w:t>
      </w:r>
      <w:r w:rsidR="00366059">
        <w:t xml:space="preserve"> to the framework.</w:t>
      </w:r>
      <w:r w:rsidR="00D71DFE">
        <w:t xml:space="preserve"> Configuration files are used to provide fine grained tuning of the activity models, letting the user easily tweak the deployed activity identification models to their specific object tracking data feed. </w:t>
      </w:r>
      <w:r w:rsidR="00366059">
        <w:t xml:space="preserve"> </w:t>
      </w:r>
    </w:p>
    <w:p w:rsidR="002E70B5" w:rsidRDefault="00D71DFE" w:rsidP="00D71DFE">
      <w:pPr>
        <w:ind w:firstLine="720"/>
      </w:pPr>
      <w:r>
        <w:t>The activity analysis service</w:t>
      </w:r>
      <w:r w:rsidR="002E70B5">
        <w:t xml:space="preserve"> </w:t>
      </w:r>
      <w:r>
        <w:t>can be</w:t>
      </w:r>
      <w:r w:rsidR="002E70B5">
        <w:t xml:space="preserve"> deployed on a distributed cluster in AWS</w:t>
      </w:r>
      <w:r>
        <w:t xml:space="preserve"> using the frameworks pre-defined deployment scripts.</w:t>
      </w:r>
      <w:r w:rsidR="002E70B5">
        <w:t xml:space="preserve"> The output o</w:t>
      </w:r>
      <w:r w:rsidR="00CB12B2">
        <w:t>f the service is the locations of the activities it has identified</w:t>
      </w:r>
      <w:r w:rsidR="00FD6D6C">
        <w:t xml:space="preserve"> along with the activity type identifier</w:t>
      </w:r>
      <w:r w:rsidR="00CB12B2">
        <w:t>, which a</w:t>
      </w:r>
      <w:r w:rsidR="001108A8">
        <w:t>re written to the Apache Kafka c</w:t>
      </w:r>
      <w:r w:rsidR="00CB12B2">
        <w:t xml:space="preserve">luster. </w:t>
      </w:r>
    </w:p>
    <w:p w:rsidR="00CB12B2" w:rsidRDefault="00CB12B2" w:rsidP="00C50932">
      <w:r>
        <w:tab/>
      </w:r>
      <w:r w:rsidR="00D71DFE">
        <w:t>Given</w:t>
      </w:r>
      <w:r>
        <w:t xml:space="preserve"> the knowledge of the activities being performed, and their locations, an anomaly detection service can be utilised to identify unusual activities within the video feed, and alert the user when something that deviates from the norm is detected. Providing this service, the base framework makes use of Apache Spark to deploy a distributed K</w:t>
      </w:r>
      <w:r w:rsidR="00AC1C57">
        <w:t>-</w:t>
      </w:r>
      <w:r>
        <w:t xml:space="preserve">Means </w:t>
      </w:r>
      <w:r w:rsidR="00D71DFE">
        <w:t xml:space="preserve">unsupervised </w:t>
      </w:r>
      <w:r w:rsidR="00354A7A">
        <w:fldChar w:fldCharType="begin" w:fldLock="1"/>
      </w:r>
      <w:r w:rsidR="00354A7A">
        <w:instrText>ADDIN CSL_CITATION { "citationItems" : [ { "id" : "ITEM-1", "itemData" : { "author" : [ { "dropping-particle" : "", "family" : "Bahmani", "given" : "Bahman", "non-dropping-particle" : "", "parse-names" : false, "suffix" : "" }, { "dropping-particle" : "", "family" : "Moseley", "given" : "Benjamin", "non-dropping-particle" : "", "parse-names" : false, "suffix" : "" }, { "dropping-particle" : "", "family" : "Vattani", "given" : "Andrea", "non-dropping-particle" : "", "parse-names" : false, "suffix" : "" }, { "dropping-particle" : "", "family" : "Kumar", "given" : "Ravi", "non-dropping-particle" : "", "parse-names" : false, "suffix" : "" }, { "dropping-particle" : "", "family" : "Vassilvitskii", "given" : "Sergei", "non-dropping-particle" : "", "parse-names" : false, "suffix" : "" } ], "id" : "ITEM-1", "issued" : { "date-parts" : [ [ "2012" ] ] }, "publisher" : "Stanford", "title" : "Scalable K-Means++", "type" : "thesis" }, "uris" : [ "http://www.mendeley.com/documents/?uuid=cf0cf7a4-c461-43c6-a836-e6ac7917abaa" ] } ], "mendeley" : { "formattedCitation" : "(Bahmani, Moseley, Vattani, Kumar, &amp; Vassilvitskii, 2012)", "plainTextFormattedCitation" : "(Bahmani, Moseley, Vattani, Kumar, &amp; Vassilvitskii, 2012)", "previouslyFormattedCitation" : "(Bahmani, Moseley, Vattani, Kumar, &amp; Vassilvitskii, 2012)" }, "properties" : {  }, "schema" : "https://github.com/citation-style-language/schema/raw/master/csl-citation.json" }</w:instrText>
      </w:r>
      <w:r w:rsidR="00354A7A">
        <w:fldChar w:fldCharType="separate"/>
      </w:r>
      <w:r w:rsidR="00354A7A" w:rsidRPr="00354A7A">
        <w:rPr>
          <w:noProof/>
        </w:rPr>
        <w:t>(Bahmani, Moseley, Vattani, Kumar, &amp; Vassilvitskii, 2012)</w:t>
      </w:r>
      <w:r w:rsidR="00354A7A">
        <w:fldChar w:fldCharType="end"/>
      </w:r>
      <w:r w:rsidR="00354A7A">
        <w:t xml:space="preserve"> </w:t>
      </w:r>
      <w:r>
        <w:t xml:space="preserve">machine learning model. This service can run on AWS in its own multi-node cluster. The model is fed the normalised activity locations, along with a dimension for the activity type, and is then able to calculate how far an activity deviates from the centre of common activities. This </w:t>
      </w:r>
      <w:r w:rsidR="00D71DFE">
        <w:t>permits</w:t>
      </w:r>
      <w:r>
        <w:t xml:space="preserve"> the detection of not only activities performed outside of their normal locations within the </w:t>
      </w:r>
      <w:r>
        <w:lastRenderedPageBreak/>
        <w:t xml:space="preserve">video stream, but also activities of an unusual type. This </w:t>
      </w:r>
      <w:r w:rsidR="00D71DFE">
        <w:t>offers the flexibility</w:t>
      </w:r>
      <w:r>
        <w:t xml:space="preserve"> to identify the album cover activity as an anomaly if it is not being performed often, however if there is a series of video that has frequent similar activities, the model can adjust itself to de</w:t>
      </w:r>
      <w:r w:rsidR="00A6007C">
        <w:t xml:space="preserve">tect that as the normal, giving it the ability to adapt to changing behaviours. </w:t>
      </w:r>
    </w:p>
    <w:p w:rsidR="00C50932" w:rsidRDefault="00CB12B2" w:rsidP="00C50932">
      <w:r>
        <w:tab/>
      </w:r>
      <w:r w:rsidR="00A6007C">
        <w:t>The service then outputs the deviation of a</w:t>
      </w:r>
      <w:r w:rsidR="00B81087">
        <w:t xml:space="preserve"> given activity from the normal</w:t>
      </w:r>
      <w:r w:rsidR="00A6007C">
        <w:t xml:space="preserve"> to Apache Kafka, which can then be consumed by a simple service that sends an alert </w:t>
      </w:r>
      <w:r w:rsidR="00D71DFE">
        <w:t>to the owner of the camera that either an anomalous action has been performed or that an action of a specific type has been seen, allowing the captured video to be investigated. If the anomaly detection service is configured to weight the “Abbey Road” activity as anomalous then this can aid in the aggregation of all video footage of people performing the action.</w:t>
      </w:r>
    </w:p>
    <w:p w:rsidR="00366059" w:rsidRDefault="00366059" w:rsidP="00C50932">
      <w:r>
        <w:tab/>
        <w:t xml:space="preserve">As the base framework comes with deployment scripts written in Terraform for all the discussed technologies; Apache Flink, Apache Spark, Apache Kafka, the deployment of the entire application to AWS is simple. </w:t>
      </w:r>
      <w:r w:rsidR="00C330D7">
        <w:t xml:space="preserve">The scripts require minimum setup, and one click deployments of individual services, meaning we could include new services within the </w:t>
      </w:r>
      <w:r w:rsidR="00D71DFE">
        <w:t>processing pipeline</w:t>
      </w:r>
      <w:r w:rsidR="00C330D7">
        <w:t xml:space="preserve"> as and when they are configured.</w:t>
      </w:r>
    </w:p>
    <w:p w:rsidR="00C50932" w:rsidRDefault="00C50932" w:rsidP="00C50932">
      <w:pPr>
        <w:pStyle w:val="Heading3"/>
      </w:pPr>
      <w:r>
        <w:t xml:space="preserve">Performance </w:t>
      </w:r>
    </w:p>
    <w:p w:rsidR="008F2000" w:rsidRDefault="00BE4E0C" w:rsidP="003F5BEA">
      <w:r>
        <w:tab/>
        <w:t xml:space="preserve"> </w:t>
      </w:r>
      <w:r w:rsidR="003F5BEA">
        <w:t>As this is a single camera use case, where we produce a message for each frame</w:t>
      </w:r>
      <w:r w:rsidR="003D0F08">
        <w:t>,</w:t>
      </w:r>
      <w:r w:rsidR="003F5BEA">
        <w:t xml:space="preserve"> containing the objects we are tracking, we only require a throughput of around 10-15 messages per second. As shown in the performance section, the throughput of the technologies chosen within the base framework allow hundreds of thousands of messages to be processed per second</w:t>
      </w:r>
      <w:r w:rsidR="003D0F08">
        <w:t>, enabling</w:t>
      </w:r>
      <w:r w:rsidR="003F5BEA">
        <w:t xml:space="preserve"> our real-time requirements with no modification to the base framework.</w:t>
      </w:r>
    </w:p>
    <w:p w:rsidR="00C50932" w:rsidRDefault="00C50932" w:rsidP="00C50932">
      <w:pPr>
        <w:pStyle w:val="Heading3"/>
      </w:pPr>
      <w:r>
        <w:t xml:space="preserve">Conclusion </w:t>
      </w:r>
    </w:p>
    <w:p w:rsidR="00C50932" w:rsidRDefault="008F2000" w:rsidP="00C50932">
      <w:r>
        <w:tab/>
        <w:t xml:space="preserve">In conclusion, we can see through this </w:t>
      </w:r>
      <w:r w:rsidR="003D0F08">
        <w:t>use case</w:t>
      </w:r>
      <w:r>
        <w:t xml:space="preserve"> that the framework can </w:t>
      </w:r>
      <w:r w:rsidR="00F94F99">
        <w:t xml:space="preserve">accommodate bespoke </w:t>
      </w:r>
      <w:r w:rsidR="003D0F08">
        <w:t>deployments with only small modifications to domain specific functionality</w:t>
      </w:r>
      <w:r>
        <w:t>. Further to this, it is able to meet real-time requirements through its use of distributed technologies, without the adopting user having to deal with complex infrastructure deployments, allowing them to focus on their unique application.</w:t>
      </w:r>
      <w:r w:rsidR="003D0F08">
        <w:t xml:space="preserve"> </w:t>
      </w:r>
    </w:p>
    <w:p w:rsidR="003D0F08" w:rsidRDefault="003D0F08" w:rsidP="00C50932">
      <w:r>
        <w:tab/>
        <w:t>To extend the framework, more modules can be developed that offer other areas of important functionality. These can include facial recognition, as well as the application of more advanced Deep Learning technologies to provide more accurate classifications of activities and anomalies.</w:t>
      </w:r>
    </w:p>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bookmarkStart w:id="0" w:name="_GoBack"/>
      <w:bookmarkEnd w:id="0"/>
    </w:p>
    <w:p w:rsidR="00AC1C57" w:rsidRDefault="00AC1C57" w:rsidP="00AC1C57">
      <w:pPr>
        <w:pStyle w:val="Heading2"/>
      </w:pPr>
      <w:r>
        <w:lastRenderedPageBreak/>
        <w:t xml:space="preserve">References </w:t>
      </w:r>
    </w:p>
    <w:p w:rsidR="00AC1C57" w:rsidRPr="00AC1C57" w:rsidRDefault="00AC1C57" w:rsidP="00AC1C57"/>
    <w:p w:rsidR="00354A7A" w:rsidRPr="00354A7A" w:rsidRDefault="00AC1C57" w:rsidP="00354A7A">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00354A7A" w:rsidRPr="00354A7A">
        <w:rPr>
          <w:rFonts w:ascii="Calibri" w:hAnsi="Calibri" w:cs="Calibri"/>
          <w:noProof/>
        </w:rPr>
        <w:t xml:space="preserve">Bahmani, B., Moseley, B., Vattani, A., Kumar, R., &amp; Vassilvitskii, S. (2012). </w:t>
      </w:r>
      <w:r w:rsidR="00354A7A" w:rsidRPr="00354A7A">
        <w:rPr>
          <w:rFonts w:ascii="Calibri" w:hAnsi="Calibri" w:cs="Calibri"/>
          <w:i/>
          <w:iCs/>
          <w:noProof/>
        </w:rPr>
        <w:t>Scalable K-Means++</w:t>
      </w:r>
      <w:r w:rsidR="00354A7A" w:rsidRPr="00354A7A">
        <w:rPr>
          <w:rFonts w:ascii="Calibri" w:hAnsi="Calibri" w:cs="Calibri"/>
          <w:noProof/>
        </w:rPr>
        <w:t>. Stanford. Retrieved from http://theory.stanford.edu/~sergei/papers/vldb12-kmpar.pdf</w:t>
      </w:r>
    </w:p>
    <w:p w:rsidR="00354A7A" w:rsidRPr="00354A7A" w:rsidRDefault="00354A7A" w:rsidP="00354A7A">
      <w:pPr>
        <w:widowControl w:val="0"/>
        <w:autoSpaceDE w:val="0"/>
        <w:autoSpaceDN w:val="0"/>
        <w:adjustRightInd w:val="0"/>
        <w:ind w:left="480" w:hanging="480"/>
        <w:rPr>
          <w:rFonts w:ascii="Calibri" w:hAnsi="Calibri" w:cs="Calibri"/>
          <w:noProof/>
        </w:rPr>
      </w:pPr>
      <w:r w:rsidRPr="00354A7A">
        <w:rPr>
          <w:rFonts w:ascii="Calibri" w:hAnsi="Calibri" w:cs="Calibri"/>
          <w:noProof/>
        </w:rPr>
        <w:t xml:space="preserve">Chintapalli, S., Dagit, D., Evans, B., Farivar, R., Graves, T., Holderbaugh, M., … Poulosky, P. (2016). Benchmarking streaming computation engines: Storm, flink and spark streaming. In </w:t>
      </w:r>
      <w:r w:rsidRPr="00354A7A">
        <w:rPr>
          <w:rFonts w:ascii="Calibri" w:hAnsi="Calibri" w:cs="Calibri"/>
          <w:i/>
          <w:iCs/>
          <w:noProof/>
        </w:rPr>
        <w:t>Proceedings - 2016 IEEE 30th International Parallel and Distributed Processing Symposium, IPDPS 2016</w:t>
      </w:r>
      <w:r w:rsidRPr="00354A7A">
        <w:rPr>
          <w:rFonts w:ascii="Calibri" w:hAnsi="Calibri" w:cs="Calibri"/>
          <w:noProof/>
        </w:rPr>
        <w:t xml:space="preserve"> (pp. 1789–1792). https://doi.org/10.1109/IPDPSW.2016.138</w:t>
      </w:r>
    </w:p>
    <w:p w:rsidR="00354A7A" w:rsidRPr="00354A7A" w:rsidRDefault="00354A7A" w:rsidP="00354A7A">
      <w:pPr>
        <w:widowControl w:val="0"/>
        <w:autoSpaceDE w:val="0"/>
        <w:autoSpaceDN w:val="0"/>
        <w:adjustRightInd w:val="0"/>
        <w:ind w:left="480" w:hanging="480"/>
        <w:rPr>
          <w:rFonts w:ascii="Calibri" w:hAnsi="Calibri" w:cs="Calibri"/>
          <w:noProof/>
        </w:rPr>
      </w:pPr>
      <w:r w:rsidRPr="00354A7A">
        <w:rPr>
          <w:rFonts w:ascii="Calibri" w:hAnsi="Calibri" w:cs="Calibri"/>
          <w:noProof/>
        </w:rPr>
        <w:t xml:space="preserve">Henriques, J. F., Caseiro, R., Martins, P., &amp; Batista, J. (2015). High-speed tracking with kernelized correlation filters. </w:t>
      </w:r>
      <w:r w:rsidRPr="00354A7A">
        <w:rPr>
          <w:rFonts w:ascii="Calibri" w:hAnsi="Calibri" w:cs="Calibri"/>
          <w:i/>
          <w:iCs/>
          <w:noProof/>
        </w:rPr>
        <w:t>IEEE Transactions on Pattern Analysis and Machine Intelligence</w:t>
      </w:r>
      <w:r w:rsidRPr="00354A7A">
        <w:rPr>
          <w:rFonts w:ascii="Calibri" w:hAnsi="Calibri" w:cs="Calibri"/>
          <w:noProof/>
        </w:rPr>
        <w:t xml:space="preserve">, </w:t>
      </w:r>
      <w:r w:rsidRPr="00354A7A">
        <w:rPr>
          <w:rFonts w:ascii="Calibri" w:hAnsi="Calibri" w:cs="Calibri"/>
          <w:i/>
          <w:iCs/>
          <w:noProof/>
        </w:rPr>
        <w:t>37</w:t>
      </w:r>
      <w:r w:rsidRPr="00354A7A">
        <w:rPr>
          <w:rFonts w:ascii="Calibri" w:hAnsi="Calibri" w:cs="Calibri"/>
          <w:noProof/>
        </w:rPr>
        <w:t>(3), 583–596. https://doi.org/10.1109/TPAMI.2014.2345390</w:t>
      </w:r>
    </w:p>
    <w:p w:rsidR="00354A7A" w:rsidRPr="00354A7A" w:rsidRDefault="00354A7A" w:rsidP="00354A7A">
      <w:pPr>
        <w:widowControl w:val="0"/>
        <w:autoSpaceDE w:val="0"/>
        <w:autoSpaceDN w:val="0"/>
        <w:adjustRightInd w:val="0"/>
        <w:ind w:left="480" w:hanging="480"/>
        <w:rPr>
          <w:rFonts w:ascii="Calibri" w:hAnsi="Calibri" w:cs="Calibri"/>
          <w:noProof/>
        </w:rPr>
      </w:pPr>
      <w:r w:rsidRPr="00354A7A">
        <w:rPr>
          <w:rFonts w:ascii="Calibri" w:hAnsi="Calibri" w:cs="Calibri"/>
          <w:noProof/>
        </w:rPr>
        <w:t>Kreps, J. (2014). Apache Kafka Performance Benchmark.</w:t>
      </w:r>
    </w:p>
    <w:p w:rsidR="00354A7A" w:rsidRPr="00354A7A" w:rsidRDefault="00354A7A" w:rsidP="00354A7A">
      <w:pPr>
        <w:widowControl w:val="0"/>
        <w:autoSpaceDE w:val="0"/>
        <w:autoSpaceDN w:val="0"/>
        <w:adjustRightInd w:val="0"/>
        <w:ind w:left="480" w:hanging="480"/>
        <w:rPr>
          <w:rFonts w:ascii="Calibri" w:hAnsi="Calibri" w:cs="Calibri"/>
          <w:noProof/>
        </w:rPr>
      </w:pPr>
      <w:r w:rsidRPr="00354A7A">
        <w:rPr>
          <w:rFonts w:ascii="Calibri" w:hAnsi="Calibri" w:cs="Calibri"/>
          <w:noProof/>
        </w:rPr>
        <w:t>Kreps, J., Narkhede, N., &amp; Rao, J. (2011). Kafka: a Distributed Messaging System for Log Processing. Retrieved from http://notes.stephenholiday.com/Kafka.pdf</w:t>
      </w:r>
    </w:p>
    <w:p w:rsidR="00354A7A" w:rsidRPr="00354A7A" w:rsidRDefault="00354A7A" w:rsidP="00354A7A">
      <w:pPr>
        <w:widowControl w:val="0"/>
        <w:autoSpaceDE w:val="0"/>
        <w:autoSpaceDN w:val="0"/>
        <w:adjustRightInd w:val="0"/>
        <w:ind w:left="480" w:hanging="480"/>
        <w:rPr>
          <w:rFonts w:ascii="Calibri" w:hAnsi="Calibri" w:cs="Calibri"/>
          <w:noProof/>
        </w:rPr>
      </w:pPr>
      <w:r w:rsidRPr="00354A7A">
        <w:rPr>
          <w:rFonts w:ascii="Calibri" w:hAnsi="Calibri" w:cs="Calibri"/>
          <w:noProof/>
        </w:rPr>
        <w:t>OpenCV Library. (2018).</w:t>
      </w:r>
    </w:p>
    <w:p w:rsidR="00354A7A" w:rsidRPr="00354A7A" w:rsidRDefault="00354A7A" w:rsidP="00354A7A">
      <w:pPr>
        <w:widowControl w:val="0"/>
        <w:autoSpaceDE w:val="0"/>
        <w:autoSpaceDN w:val="0"/>
        <w:adjustRightInd w:val="0"/>
        <w:ind w:left="480" w:hanging="480"/>
        <w:rPr>
          <w:rFonts w:ascii="Calibri" w:hAnsi="Calibri" w:cs="Calibri"/>
          <w:noProof/>
        </w:rPr>
      </w:pPr>
      <w:r w:rsidRPr="00354A7A">
        <w:rPr>
          <w:rFonts w:ascii="Calibri" w:hAnsi="Calibri" w:cs="Calibri"/>
          <w:noProof/>
        </w:rPr>
        <w:t xml:space="preserve">Shi, W., Cao, J., Zhang, Q., Li, Y., &amp; Xu, L. (2016). Edge Computing: Vision and Challenges. </w:t>
      </w:r>
      <w:r w:rsidRPr="00354A7A">
        <w:rPr>
          <w:rFonts w:ascii="Calibri" w:hAnsi="Calibri" w:cs="Calibri"/>
          <w:i/>
          <w:iCs/>
          <w:noProof/>
        </w:rPr>
        <w:t>IEEE Internet of Things Journal</w:t>
      </w:r>
      <w:r w:rsidRPr="00354A7A">
        <w:rPr>
          <w:rFonts w:ascii="Calibri" w:hAnsi="Calibri" w:cs="Calibri"/>
          <w:noProof/>
        </w:rPr>
        <w:t xml:space="preserve">, </w:t>
      </w:r>
      <w:r w:rsidRPr="00354A7A">
        <w:rPr>
          <w:rFonts w:ascii="Calibri" w:hAnsi="Calibri" w:cs="Calibri"/>
          <w:i/>
          <w:iCs/>
          <w:noProof/>
        </w:rPr>
        <w:t>3</w:t>
      </w:r>
      <w:r w:rsidRPr="00354A7A">
        <w:rPr>
          <w:rFonts w:ascii="Calibri" w:hAnsi="Calibri" w:cs="Calibri"/>
          <w:noProof/>
        </w:rPr>
        <w:t>(5), 637–646. https://doi.org/10.1109/JIOT.2016.2579198</w:t>
      </w:r>
    </w:p>
    <w:p w:rsidR="00354A7A" w:rsidRPr="00354A7A" w:rsidRDefault="00354A7A" w:rsidP="00354A7A">
      <w:pPr>
        <w:widowControl w:val="0"/>
        <w:autoSpaceDE w:val="0"/>
        <w:autoSpaceDN w:val="0"/>
        <w:adjustRightInd w:val="0"/>
        <w:ind w:left="480" w:hanging="480"/>
        <w:rPr>
          <w:rFonts w:ascii="Calibri" w:hAnsi="Calibri" w:cs="Calibri"/>
          <w:noProof/>
        </w:rPr>
      </w:pPr>
      <w:r w:rsidRPr="00354A7A">
        <w:rPr>
          <w:rFonts w:ascii="Calibri" w:hAnsi="Calibri" w:cs="Calibri"/>
          <w:noProof/>
        </w:rPr>
        <w:t xml:space="preserve">Viola, P., &amp; Jones, M. (2001). Robust real-time object detection. </w:t>
      </w:r>
      <w:r w:rsidRPr="00354A7A">
        <w:rPr>
          <w:rFonts w:ascii="Calibri" w:hAnsi="Calibri" w:cs="Calibri"/>
          <w:i/>
          <w:iCs/>
          <w:noProof/>
        </w:rPr>
        <w:t>International Journal of Computer Vision</w:t>
      </w:r>
      <w:r w:rsidRPr="00354A7A">
        <w:rPr>
          <w:rFonts w:ascii="Calibri" w:hAnsi="Calibri" w:cs="Calibri"/>
          <w:noProof/>
        </w:rPr>
        <w:t xml:space="preserve">, </w:t>
      </w:r>
      <w:r w:rsidRPr="00354A7A">
        <w:rPr>
          <w:rFonts w:ascii="Calibri" w:hAnsi="Calibri" w:cs="Calibri"/>
          <w:i/>
          <w:iCs/>
          <w:noProof/>
        </w:rPr>
        <w:t>57</w:t>
      </w:r>
      <w:r w:rsidRPr="00354A7A">
        <w:rPr>
          <w:rFonts w:ascii="Calibri" w:hAnsi="Calibri" w:cs="Calibri"/>
          <w:noProof/>
        </w:rPr>
        <w:t>(2), 137–154. https://doi.org/http://dx.doi.org/10.1023/B:VISI.0000013087.49260.fb</w:t>
      </w:r>
    </w:p>
    <w:p w:rsidR="00AC1C57" w:rsidRPr="00C50932" w:rsidRDefault="00AC1C57" w:rsidP="00354A7A">
      <w:pPr>
        <w:widowControl w:val="0"/>
        <w:autoSpaceDE w:val="0"/>
        <w:autoSpaceDN w:val="0"/>
        <w:adjustRightInd w:val="0"/>
        <w:ind w:left="480" w:hanging="480"/>
      </w:pPr>
      <w:r>
        <w:fldChar w:fldCharType="end"/>
      </w:r>
    </w:p>
    <w:sectPr w:rsidR="00AC1C57" w:rsidRPr="00C50932" w:rsidSect="008335F4">
      <w:headerReference w:type="default" r:id="rId14"/>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211F2" w:rsidRDefault="004211F2" w:rsidP="00C50932">
      <w:r>
        <w:separator/>
      </w:r>
    </w:p>
  </w:endnote>
  <w:endnote w:type="continuationSeparator" w:id="0">
    <w:p w:rsidR="004211F2" w:rsidRDefault="004211F2" w:rsidP="00C509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211F2" w:rsidRDefault="004211F2" w:rsidP="00C50932">
      <w:r>
        <w:separator/>
      </w:r>
    </w:p>
  </w:footnote>
  <w:footnote w:type="continuationSeparator" w:id="0">
    <w:p w:rsidR="004211F2" w:rsidRDefault="004211F2" w:rsidP="00C509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50932" w:rsidRDefault="00C50932">
    <w:pPr>
      <w:pStyle w:val="Header"/>
    </w:pPr>
    <w:r>
      <w:t>Joe Honour</w:t>
    </w:r>
    <w:r>
      <w:tab/>
      <w:t>B3029153</w:t>
    </w:r>
    <w:r>
      <w:tab/>
      <w:t>Newcastle University</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ctiveWritingStyle w:appName="MSWord" w:lang="en-GB" w:vendorID="64" w:dllVersion="4096" w:nlCheck="1" w:checkStyle="0"/>
  <w:activeWritingStyle w:appName="MSWord" w:lang="en-GB" w:vendorID="64" w:dllVersion="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932"/>
    <w:rsid w:val="000861D3"/>
    <w:rsid w:val="00090824"/>
    <w:rsid w:val="001108A8"/>
    <w:rsid w:val="0013215F"/>
    <w:rsid w:val="001E7856"/>
    <w:rsid w:val="002A1A2B"/>
    <w:rsid w:val="002E70B5"/>
    <w:rsid w:val="00350765"/>
    <w:rsid w:val="00354A7A"/>
    <w:rsid w:val="00366059"/>
    <w:rsid w:val="003A63C4"/>
    <w:rsid w:val="003D0F08"/>
    <w:rsid w:val="003F5BEA"/>
    <w:rsid w:val="00401EFF"/>
    <w:rsid w:val="00404E05"/>
    <w:rsid w:val="004211F2"/>
    <w:rsid w:val="00462145"/>
    <w:rsid w:val="004B7339"/>
    <w:rsid w:val="00546AFA"/>
    <w:rsid w:val="0055673E"/>
    <w:rsid w:val="006137A5"/>
    <w:rsid w:val="006B20ED"/>
    <w:rsid w:val="00717197"/>
    <w:rsid w:val="00763AFA"/>
    <w:rsid w:val="007B6809"/>
    <w:rsid w:val="007F6193"/>
    <w:rsid w:val="008335F4"/>
    <w:rsid w:val="00853433"/>
    <w:rsid w:val="008B20D2"/>
    <w:rsid w:val="008F2000"/>
    <w:rsid w:val="009672BD"/>
    <w:rsid w:val="00A6007C"/>
    <w:rsid w:val="00A83E4E"/>
    <w:rsid w:val="00A84DD1"/>
    <w:rsid w:val="00AC1C57"/>
    <w:rsid w:val="00AC4B90"/>
    <w:rsid w:val="00B55DD0"/>
    <w:rsid w:val="00B71883"/>
    <w:rsid w:val="00B744CB"/>
    <w:rsid w:val="00B81087"/>
    <w:rsid w:val="00BE4E0C"/>
    <w:rsid w:val="00C01546"/>
    <w:rsid w:val="00C330D7"/>
    <w:rsid w:val="00C50932"/>
    <w:rsid w:val="00CB12B2"/>
    <w:rsid w:val="00CD7624"/>
    <w:rsid w:val="00D14A73"/>
    <w:rsid w:val="00D16CE5"/>
    <w:rsid w:val="00D42A4D"/>
    <w:rsid w:val="00D71DFE"/>
    <w:rsid w:val="00DA7BED"/>
    <w:rsid w:val="00E150C3"/>
    <w:rsid w:val="00E72B4A"/>
    <w:rsid w:val="00EA5713"/>
    <w:rsid w:val="00F563AB"/>
    <w:rsid w:val="00F85CFB"/>
    <w:rsid w:val="00F94F99"/>
    <w:rsid w:val="00FC1B26"/>
    <w:rsid w:val="00FD6D6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CD16A2"/>
  <w14:defaultImageDpi w14:val="32767"/>
  <w15:chartTrackingRefBased/>
  <w15:docId w15:val="{122EAD9E-662E-5A4F-BDC1-1718177BF0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5093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5093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5093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093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5093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50932"/>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C50932"/>
    <w:pPr>
      <w:tabs>
        <w:tab w:val="center" w:pos="4513"/>
        <w:tab w:val="right" w:pos="9026"/>
      </w:tabs>
    </w:pPr>
  </w:style>
  <w:style w:type="character" w:customStyle="1" w:styleId="HeaderChar">
    <w:name w:val="Header Char"/>
    <w:basedOn w:val="DefaultParagraphFont"/>
    <w:link w:val="Header"/>
    <w:uiPriority w:val="99"/>
    <w:rsid w:val="00C50932"/>
  </w:style>
  <w:style w:type="paragraph" w:styleId="Footer">
    <w:name w:val="footer"/>
    <w:basedOn w:val="Normal"/>
    <w:link w:val="FooterChar"/>
    <w:uiPriority w:val="99"/>
    <w:unhideWhenUsed/>
    <w:rsid w:val="00C50932"/>
    <w:pPr>
      <w:tabs>
        <w:tab w:val="center" w:pos="4513"/>
        <w:tab w:val="right" w:pos="9026"/>
      </w:tabs>
    </w:pPr>
  </w:style>
  <w:style w:type="character" w:customStyle="1" w:styleId="FooterChar">
    <w:name w:val="Footer Char"/>
    <w:basedOn w:val="DefaultParagraphFont"/>
    <w:link w:val="Footer"/>
    <w:uiPriority w:val="99"/>
    <w:rsid w:val="00C50932"/>
  </w:style>
  <w:style w:type="character" w:styleId="Hyperlink">
    <w:name w:val="Hyperlink"/>
    <w:basedOn w:val="DefaultParagraphFont"/>
    <w:uiPriority w:val="99"/>
    <w:unhideWhenUsed/>
    <w:rsid w:val="00B55DD0"/>
    <w:rPr>
      <w:color w:val="0563C1" w:themeColor="hyperlink"/>
      <w:u w:val="single"/>
    </w:rPr>
  </w:style>
  <w:style w:type="character" w:styleId="FollowedHyperlink">
    <w:name w:val="FollowedHyperlink"/>
    <w:basedOn w:val="DefaultParagraphFont"/>
    <w:uiPriority w:val="99"/>
    <w:semiHidden/>
    <w:unhideWhenUsed/>
    <w:rsid w:val="00AC1C5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5827525">
      <w:bodyDiv w:val="1"/>
      <w:marLeft w:val="0"/>
      <w:marRight w:val="0"/>
      <w:marTop w:val="0"/>
      <w:marBottom w:val="0"/>
      <w:divBdr>
        <w:top w:val="none" w:sz="0" w:space="0" w:color="auto"/>
        <w:left w:val="none" w:sz="0" w:space="0" w:color="auto"/>
        <w:bottom w:val="none" w:sz="0" w:space="0" w:color="auto"/>
        <w:right w:val="none" w:sz="0" w:space="0" w:color="auto"/>
      </w:divBdr>
    </w:div>
    <w:div w:id="1329015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www.google.co.uk/search?q=beatles+abbey+road&amp;safe=off&amp;rlz=1C5CHFA_enGB750GB750&amp;source=lnms&amp;tbm=isch&amp;sa=X&amp;ved=0ahUKEwi5rJ_ehO_ZAhUMCsAKHTLaA9IQ_AUICigB&amp;biw=1280&amp;bih=612"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chart" Target="charts/chart3.xm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Throughput of Messages Per Second</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A$2</c:f>
              <c:strCache>
                <c:ptCount val="1"/>
                <c:pt idx="0">
                  <c:v>Single Producer 3x Replication</c:v>
                </c:pt>
              </c:strCache>
            </c:strRef>
          </c:tx>
          <c:spPr>
            <a:solidFill>
              <a:schemeClr val="accent1"/>
            </a:solidFill>
            <a:ln>
              <a:noFill/>
            </a:ln>
            <a:effectLst/>
          </c:spPr>
          <c:invertIfNegative val="0"/>
          <c:cat>
            <c:strRef>
              <c:f>Sheet1!$B$1</c:f>
              <c:strCache>
                <c:ptCount val="1"/>
                <c:pt idx="0">
                  <c:v>Records Per Second</c:v>
                </c:pt>
              </c:strCache>
            </c:strRef>
          </c:cat>
          <c:val>
            <c:numRef>
              <c:f>Sheet1!$B$2</c:f>
              <c:numCache>
                <c:formatCode>#,##0</c:formatCode>
                <c:ptCount val="1"/>
                <c:pt idx="0">
                  <c:v>786980</c:v>
                </c:pt>
              </c:numCache>
            </c:numRef>
          </c:val>
          <c:extLst>
            <c:ext xmlns:c16="http://schemas.microsoft.com/office/drawing/2014/chart" uri="{C3380CC4-5D6E-409C-BE32-E72D297353CC}">
              <c16:uniqueId val="{00000000-20A4-4F6D-A490-0946263762F5}"/>
            </c:ext>
          </c:extLst>
        </c:ser>
        <c:ser>
          <c:idx val="1"/>
          <c:order val="1"/>
          <c:tx>
            <c:strRef>
              <c:f>Sheet1!$A$3</c:f>
              <c:strCache>
                <c:ptCount val="1"/>
                <c:pt idx="0">
                  <c:v>Single Producer 3x Synchronous Replication</c:v>
                </c:pt>
              </c:strCache>
            </c:strRef>
          </c:tx>
          <c:spPr>
            <a:solidFill>
              <a:schemeClr val="accent2"/>
            </a:solidFill>
            <a:ln>
              <a:noFill/>
            </a:ln>
            <a:effectLst/>
          </c:spPr>
          <c:invertIfNegative val="0"/>
          <c:cat>
            <c:strRef>
              <c:f>Sheet1!$B$1</c:f>
              <c:strCache>
                <c:ptCount val="1"/>
                <c:pt idx="0">
                  <c:v>Records Per Second</c:v>
                </c:pt>
              </c:strCache>
            </c:strRef>
          </c:cat>
          <c:val>
            <c:numRef>
              <c:f>Sheet1!$B$3</c:f>
              <c:numCache>
                <c:formatCode>#,##0</c:formatCode>
                <c:ptCount val="1"/>
                <c:pt idx="0">
                  <c:v>421823</c:v>
                </c:pt>
              </c:numCache>
            </c:numRef>
          </c:val>
          <c:extLst>
            <c:ext xmlns:c16="http://schemas.microsoft.com/office/drawing/2014/chart" uri="{C3380CC4-5D6E-409C-BE32-E72D297353CC}">
              <c16:uniqueId val="{00000001-20A4-4F6D-A490-0946263762F5}"/>
            </c:ext>
          </c:extLst>
        </c:ser>
        <c:ser>
          <c:idx val="2"/>
          <c:order val="2"/>
          <c:tx>
            <c:strRef>
              <c:f>Sheet1!$A$4</c:f>
              <c:strCache>
                <c:ptCount val="1"/>
                <c:pt idx="0">
                  <c:v>Three Producers 3x Replication</c:v>
                </c:pt>
              </c:strCache>
            </c:strRef>
          </c:tx>
          <c:spPr>
            <a:solidFill>
              <a:schemeClr val="accent3"/>
            </a:solidFill>
            <a:ln>
              <a:noFill/>
            </a:ln>
            <a:effectLst/>
          </c:spPr>
          <c:invertIfNegative val="0"/>
          <c:cat>
            <c:strRef>
              <c:f>Sheet1!$B$1</c:f>
              <c:strCache>
                <c:ptCount val="1"/>
                <c:pt idx="0">
                  <c:v>Records Per Second</c:v>
                </c:pt>
              </c:strCache>
            </c:strRef>
          </c:cat>
          <c:val>
            <c:numRef>
              <c:f>Sheet1!$B$4</c:f>
              <c:numCache>
                <c:formatCode>#,##0</c:formatCode>
                <c:ptCount val="1"/>
                <c:pt idx="0">
                  <c:v>2024032</c:v>
                </c:pt>
              </c:numCache>
            </c:numRef>
          </c:val>
          <c:extLst>
            <c:ext xmlns:c16="http://schemas.microsoft.com/office/drawing/2014/chart" uri="{C3380CC4-5D6E-409C-BE32-E72D297353CC}">
              <c16:uniqueId val="{00000002-20A4-4F6D-A490-0946263762F5}"/>
            </c:ext>
          </c:extLst>
        </c:ser>
        <c:ser>
          <c:idx val="3"/>
          <c:order val="3"/>
          <c:tx>
            <c:strRef>
              <c:f>Sheet1!$A$5</c:f>
              <c:strCache>
                <c:ptCount val="1"/>
                <c:pt idx="0">
                  <c:v>Single Consumer </c:v>
                </c:pt>
              </c:strCache>
            </c:strRef>
          </c:tx>
          <c:spPr>
            <a:solidFill>
              <a:schemeClr val="accent4"/>
            </a:solidFill>
            <a:ln>
              <a:noFill/>
            </a:ln>
            <a:effectLst/>
          </c:spPr>
          <c:invertIfNegative val="0"/>
          <c:cat>
            <c:strRef>
              <c:f>Sheet1!$B$1</c:f>
              <c:strCache>
                <c:ptCount val="1"/>
                <c:pt idx="0">
                  <c:v>Records Per Second</c:v>
                </c:pt>
              </c:strCache>
            </c:strRef>
          </c:cat>
          <c:val>
            <c:numRef>
              <c:f>Sheet1!$B$5</c:f>
              <c:numCache>
                <c:formatCode>#,##0</c:formatCode>
                <c:ptCount val="1"/>
                <c:pt idx="0">
                  <c:v>940521</c:v>
                </c:pt>
              </c:numCache>
            </c:numRef>
          </c:val>
          <c:extLst>
            <c:ext xmlns:c16="http://schemas.microsoft.com/office/drawing/2014/chart" uri="{C3380CC4-5D6E-409C-BE32-E72D297353CC}">
              <c16:uniqueId val="{00000003-20A4-4F6D-A490-0946263762F5}"/>
            </c:ext>
          </c:extLst>
        </c:ser>
        <c:ser>
          <c:idx val="4"/>
          <c:order val="4"/>
          <c:tx>
            <c:strRef>
              <c:f>Sheet1!$A$6</c:f>
              <c:strCache>
                <c:ptCount val="1"/>
                <c:pt idx="0">
                  <c:v>Three Consumers </c:v>
                </c:pt>
              </c:strCache>
            </c:strRef>
          </c:tx>
          <c:spPr>
            <a:solidFill>
              <a:schemeClr val="accent5"/>
            </a:solidFill>
            <a:ln>
              <a:noFill/>
            </a:ln>
            <a:effectLst/>
          </c:spPr>
          <c:invertIfNegative val="0"/>
          <c:cat>
            <c:strRef>
              <c:f>Sheet1!$B$1</c:f>
              <c:strCache>
                <c:ptCount val="1"/>
                <c:pt idx="0">
                  <c:v>Records Per Second</c:v>
                </c:pt>
              </c:strCache>
            </c:strRef>
          </c:cat>
          <c:val>
            <c:numRef>
              <c:f>Sheet1!$B$6</c:f>
              <c:numCache>
                <c:formatCode>#,##0</c:formatCode>
                <c:ptCount val="1"/>
                <c:pt idx="0">
                  <c:v>2615968</c:v>
                </c:pt>
              </c:numCache>
            </c:numRef>
          </c:val>
          <c:extLst>
            <c:ext xmlns:c16="http://schemas.microsoft.com/office/drawing/2014/chart" uri="{C3380CC4-5D6E-409C-BE32-E72D297353CC}">
              <c16:uniqueId val="{00000004-20A4-4F6D-A490-0946263762F5}"/>
            </c:ext>
          </c:extLst>
        </c:ser>
        <c:ser>
          <c:idx val="5"/>
          <c:order val="5"/>
          <c:tx>
            <c:strRef>
              <c:f>Sheet1!$A$7</c:f>
              <c:strCache>
                <c:ptCount val="1"/>
                <c:pt idx="0">
                  <c:v>Producer and Consumer </c:v>
                </c:pt>
              </c:strCache>
            </c:strRef>
          </c:tx>
          <c:spPr>
            <a:solidFill>
              <a:schemeClr val="accent6"/>
            </a:solidFill>
            <a:ln>
              <a:noFill/>
            </a:ln>
            <a:effectLst/>
          </c:spPr>
          <c:invertIfNegative val="0"/>
          <c:cat>
            <c:strRef>
              <c:f>Sheet1!$B$1</c:f>
              <c:strCache>
                <c:ptCount val="1"/>
                <c:pt idx="0">
                  <c:v>Records Per Second</c:v>
                </c:pt>
              </c:strCache>
            </c:strRef>
          </c:cat>
          <c:val>
            <c:numRef>
              <c:f>Sheet1!$B$7</c:f>
              <c:numCache>
                <c:formatCode>#,##0</c:formatCode>
                <c:ptCount val="1"/>
                <c:pt idx="0">
                  <c:v>795064</c:v>
                </c:pt>
              </c:numCache>
            </c:numRef>
          </c:val>
          <c:extLst>
            <c:ext xmlns:c16="http://schemas.microsoft.com/office/drawing/2014/chart" uri="{C3380CC4-5D6E-409C-BE32-E72D297353CC}">
              <c16:uniqueId val="{00000005-20A4-4F6D-A490-0946263762F5}"/>
            </c:ext>
          </c:extLst>
        </c:ser>
        <c:dLbls>
          <c:showLegendKey val="0"/>
          <c:showVal val="0"/>
          <c:showCatName val="0"/>
          <c:showSerName val="0"/>
          <c:showPercent val="0"/>
          <c:showBubbleSize val="0"/>
        </c:dLbls>
        <c:gapWidth val="182"/>
        <c:axId val="445243288"/>
        <c:axId val="445248208"/>
      </c:barChart>
      <c:catAx>
        <c:axId val="445243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8208"/>
        <c:crosses val="autoZero"/>
        <c:auto val="1"/>
        <c:lblAlgn val="ctr"/>
        <c:lblOffset val="100"/>
        <c:noMultiLvlLbl val="0"/>
      </c:catAx>
      <c:valAx>
        <c:axId val="4452482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32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Throughput in Mega-Bytes Per Second</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A$2</c:f>
              <c:strCache>
                <c:ptCount val="1"/>
                <c:pt idx="0">
                  <c:v>Single Producer 3x Replication</c:v>
                </c:pt>
              </c:strCache>
            </c:strRef>
          </c:tx>
          <c:spPr>
            <a:solidFill>
              <a:schemeClr val="accent1"/>
            </a:solidFill>
            <a:ln>
              <a:noFill/>
            </a:ln>
            <a:effectLst/>
          </c:spPr>
          <c:invertIfNegative val="0"/>
          <c:cat>
            <c:strRef>
              <c:f>Sheet1!$C$1</c:f>
              <c:strCache>
                <c:ptCount val="1"/>
                <c:pt idx="0">
                  <c:v>Mbps</c:v>
                </c:pt>
              </c:strCache>
            </c:strRef>
          </c:cat>
          <c:val>
            <c:numRef>
              <c:f>Sheet1!$C$2</c:f>
              <c:numCache>
                <c:formatCode>General</c:formatCode>
                <c:ptCount val="1"/>
                <c:pt idx="0">
                  <c:v>75.099999999999994</c:v>
                </c:pt>
              </c:numCache>
            </c:numRef>
          </c:val>
          <c:extLst>
            <c:ext xmlns:c16="http://schemas.microsoft.com/office/drawing/2014/chart" uri="{C3380CC4-5D6E-409C-BE32-E72D297353CC}">
              <c16:uniqueId val="{00000000-FB42-4416-8135-E48E1AA97BD7}"/>
            </c:ext>
          </c:extLst>
        </c:ser>
        <c:ser>
          <c:idx val="1"/>
          <c:order val="1"/>
          <c:tx>
            <c:strRef>
              <c:f>Sheet1!$A$3</c:f>
              <c:strCache>
                <c:ptCount val="1"/>
                <c:pt idx="0">
                  <c:v>Single Producer 3x Synchronous Replication</c:v>
                </c:pt>
              </c:strCache>
            </c:strRef>
          </c:tx>
          <c:spPr>
            <a:solidFill>
              <a:schemeClr val="accent2"/>
            </a:solidFill>
            <a:ln>
              <a:noFill/>
            </a:ln>
            <a:effectLst/>
          </c:spPr>
          <c:invertIfNegative val="0"/>
          <c:cat>
            <c:strRef>
              <c:f>Sheet1!$C$1</c:f>
              <c:strCache>
                <c:ptCount val="1"/>
                <c:pt idx="0">
                  <c:v>Mbps</c:v>
                </c:pt>
              </c:strCache>
            </c:strRef>
          </c:cat>
          <c:val>
            <c:numRef>
              <c:f>Sheet1!$C$3</c:f>
              <c:numCache>
                <c:formatCode>General</c:formatCode>
                <c:ptCount val="1"/>
                <c:pt idx="0">
                  <c:v>40.200000000000003</c:v>
                </c:pt>
              </c:numCache>
            </c:numRef>
          </c:val>
          <c:extLst>
            <c:ext xmlns:c16="http://schemas.microsoft.com/office/drawing/2014/chart" uri="{C3380CC4-5D6E-409C-BE32-E72D297353CC}">
              <c16:uniqueId val="{00000001-FB42-4416-8135-E48E1AA97BD7}"/>
            </c:ext>
          </c:extLst>
        </c:ser>
        <c:ser>
          <c:idx val="2"/>
          <c:order val="2"/>
          <c:tx>
            <c:strRef>
              <c:f>Sheet1!$A$4</c:f>
              <c:strCache>
                <c:ptCount val="1"/>
                <c:pt idx="0">
                  <c:v>Three Producers 3x Replication</c:v>
                </c:pt>
              </c:strCache>
            </c:strRef>
          </c:tx>
          <c:spPr>
            <a:solidFill>
              <a:schemeClr val="accent3"/>
            </a:solidFill>
            <a:ln>
              <a:noFill/>
            </a:ln>
            <a:effectLst/>
          </c:spPr>
          <c:invertIfNegative val="0"/>
          <c:cat>
            <c:strRef>
              <c:f>Sheet1!$C$1</c:f>
              <c:strCache>
                <c:ptCount val="1"/>
                <c:pt idx="0">
                  <c:v>Mbps</c:v>
                </c:pt>
              </c:strCache>
            </c:strRef>
          </c:cat>
          <c:val>
            <c:numRef>
              <c:f>Sheet1!$C$4</c:f>
              <c:numCache>
                <c:formatCode>General</c:formatCode>
                <c:ptCount val="1"/>
                <c:pt idx="0">
                  <c:v>193</c:v>
                </c:pt>
              </c:numCache>
            </c:numRef>
          </c:val>
          <c:extLst>
            <c:ext xmlns:c16="http://schemas.microsoft.com/office/drawing/2014/chart" uri="{C3380CC4-5D6E-409C-BE32-E72D297353CC}">
              <c16:uniqueId val="{00000002-FB42-4416-8135-E48E1AA97BD7}"/>
            </c:ext>
          </c:extLst>
        </c:ser>
        <c:ser>
          <c:idx val="3"/>
          <c:order val="3"/>
          <c:tx>
            <c:strRef>
              <c:f>Sheet1!$A$5</c:f>
              <c:strCache>
                <c:ptCount val="1"/>
                <c:pt idx="0">
                  <c:v>Single Consumer </c:v>
                </c:pt>
              </c:strCache>
            </c:strRef>
          </c:tx>
          <c:spPr>
            <a:solidFill>
              <a:schemeClr val="accent4"/>
            </a:solidFill>
            <a:ln>
              <a:noFill/>
            </a:ln>
            <a:effectLst/>
          </c:spPr>
          <c:invertIfNegative val="0"/>
          <c:cat>
            <c:strRef>
              <c:f>Sheet1!$C$1</c:f>
              <c:strCache>
                <c:ptCount val="1"/>
                <c:pt idx="0">
                  <c:v>Mbps</c:v>
                </c:pt>
              </c:strCache>
            </c:strRef>
          </c:cat>
          <c:val>
            <c:numRef>
              <c:f>Sheet1!$C$5</c:f>
              <c:numCache>
                <c:formatCode>General</c:formatCode>
                <c:ptCount val="1"/>
                <c:pt idx="0">
                  <c:v>89.7</c:v>
                </c:pt>
              </c:numCache>
            </c:numRef>
          </c:val>
          <c:extLst>
            <c:ext xmlns:c16="http://schemas.microsoft.com/office/drawing/2014/chart" uri="{C3380CC4-5D6E-409C-BE32-E72D297353CC}">
              <c16:uniqueId val="{00000003-FB42-4416-8135-E48E1AA97BD7}"/>
            </c:ext>
          </c:extLst>
        </c:ser>
        <c:ser>
          <c:idx val="4"/>
          <c:order val="4"/>
          <c:tx>
            <c:strRef>
              <c:f>Sheet1!$A$6</c:f>
              <c:strCache>
                <c:ptCount val="1"/>
                <c:pt idx="0">
                  <c:v>Three Consumers </c:v>
                </c:pt>
              </c:strCache>
            </c:strRef>
          </c:tx>
          <c:spPr>
            <a:solidFill>
              <a:schemeClr val="accent5"/>
            </a:solidFill>
            <a:ln>
              <a:noFill/>
            </a:ln>
            <a:effectLst/>
          </c:spPr>
          <c:invertIfNegative val="0"/>
          <c:cat>
            <c:strRef>
              <c:f>Sheet1!$C$1</c:f>
              <c:strCache>
                <c:ptCount val="1"/>
                <c:pt idx="0">
                  <c:v>Mbps</c:v>
                </c:pt>
              </c:strCache>
            </c:strRef>
          </c:cat>
          <c:val>
            <c:numRef>
              <c:f>Sheet1!$C$6</c:f>
              <c:numCache>
                <c:formatCode>General</c:formatCode>
                <c:ptCount val="1"/>
                <c:pt idx="0">
                  <c:v>249.5</c:v>
                </c:pt>
              </c:numCache>
            </c:numRef>
          </c:val>
          <c:extLst>
            <c:ext xmlns:c16="http://schemas.microsoft.com/office/drawing/2014/chart" uri="{C3380CC4-5D6E-409C-BE32-E72D297353CC}">
              <c16:uniqueId val="{00000004-FB42-4416-8135-E48E1AA97BD7}"/>
            </c:ext>
          </c:extLst>
        </c:ser>
        <c:ser>
          <c:idx val="5"/>
          <c:order val="5"/>
          <c:tx>
            <c:strRef>
              <c:f>Sheet1!$A$7</c:f>
              <c:strCache>
                <c:ptCount val="1"/>
                <c:pt idx="0">
                  <c:v>Producer and Consumer </c:v>
                </c:pt>
              </c:strCache>
            </c:strRef>
          </c:tx>
          <c:spPr>
            <a:solidFill>
              <a:schemeClr val="accent6"/>
            </a:solidFill>
            <a:ln>
              <a:noFill/>
            </a:ln>
            <a:effectLst/>
          </c:spPr>
          <c:invertIfNegative val="0"/>
          <c:cat>
            <c:strRef>
              <c:f>Sheet1!$C$1</c:f>
              <c:strCache>
                <c:ptCount val="1"/>
                <c:pt idx="0">
                  <c:v>Mbps</c:v>
                </c:pt>
              </c:strCache>
            </c:strRef>
          </c:cat>
          <c:val>
            <c:numRef>
              <c:f>Sheet1!$C$7</c:f>
              <c:numCache>
                <c:formatCode>General</c:formatCode>
                <c:ptCount val="1"/>
                <c:pt idx="0">
                  <c:v>75.8</c:v>
                </c:pt>
              </c:numCache>
            </c:numRef>
          </c:val>
          <c:extLst>
            <c:ext xmlns:c16="http://schemas.microsoft.com/office/drawing/2014/chart" uri="{C3380CC4-5D6E-409C-BE32-E72D297353CC}">
              <c16:uniqueId val="{00000005-FB42-4416-8135-E48E1AA97BD7}"/>
            </c:ext>
          </c:extLst>
        </c:ser>
        <c:dLbls>
          <c:showLegendKey val="0"/>
          <c:showVal val="0"/>
          <c:showCatName val="0"/>
          <c:showSerName val="0"/>
          <c:showPercent val="0"/>
          <c:showBubbleSize val="0"/>
        </c:dLbls>
        <c:gapWidth val="182"/>
        <c:axId val="450099976"/>
        <c:axId val="440812928"/>
      </c:barChart>
      <c:catAx>
        <c:axId val="45009997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0812928"/>
        <c:crosses val="autoZero"/>
        <c:auto val="1"/>
        <c:lblAlgn val="ctr"/>
        <c:lblOffset val="100"/>
        <c:noMultiLvlLbl val="0"/>
      </c:catAx>
      <c:valAx>
        <c:axId val="4408129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00999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Latency</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E$2</c:f>
              <c:strCache>
                <c:ptCount val="1"/>
                <c:pt idx="0">
                  <c:v>median</c:v>
                </c:pt>
              </c:strCache>
            </c:strRef>
          </c:tx>
          <c:spPr>
            <a:solidFill>
              <a:schemeClr val="accent1"/>
            </a:solidFill>
            <a:ln>
              <a:noFill/>
            </a:ln>
            <a:effectLst/>
          </c:spPr>
          <c:invertIfNegative val="0"/>
          <c:cat>
            <c:strRef>
              <c:f>Sheet1!$F$1</c:f>
              <c:strCache>
                <c:ptCount val="1"/>
                <c:pt idx="0">
                  <c:v>latency m/s</c:v>
                </c:pt>
              </c:strCache>
            </c:strRef>
          </c:cat>
          <c:val>
            <c:numRef>
              <c:f>Sheet1!$F$2</c:f>
              <c:numCache>
                <c:formatCode>General</c:formatCode>
                <c:ptCount val="1"/>
                <c:pt idx="0">
                  <c:v>2</c:v>
                </c:pt>
              </c:numCache>
            </c:numRef>
          </c:val>
          <c:extLst>
            <c:ext xmlns:c16="http://schemas.microsoft.com/office/drawing/2014/chart" uri="{C3380CC4-5D6E-409C-BE32-E72D297353CC}">
              <c16:uniqueId val="{00000000-8DDE-4D10-9BD6-6B4057F8B151}"/>
            </c:ext>
          </c:extLst>
        </c:ser>
        <c:ser>
          <c:idx val="1"/>
          <c:order val="1"/>
          <c:tx>
            <c:strRef>
              <c:f>Sheet1!$E$3</c:f>
              <c:strCache>
                <c:ptCount val="1"/>
                <c:pt idx="0">
                  <c:v>99th percentile</c:v>
                </c:pt>
              </c:strCache>
            </c:strRef>
          </c:tx>
          <c:spPr>
            <a:solidFill>
              <a:schemeClr val="accent2"/>
            </a:solidFill>
            <a:ln>
              <a:noFill/>
            </a:ln>
            <a:effectLst/>
          </c:spPr>
          <c:invertIfNegative val="0"/>
          <c:cat>
            <c:strRef>
              <c:f>Sheet1!$F$1</c:f>
              <c:strCache>
                <c:ptCount val="1"/>
                <c:pt idx="0">
                  <c:v>latency m/s</c:v>
                </c:pt>
              </c:strCache>
            </c:strRef>
          </c:cat>
          <c:val>
            <c:numRef>
              <c:f>Sheet1!$F$3</c:f>
              <c:numCache>
                <c:formatCode>General</c:formatCode>
                <c:ptCount val="1"/>
                <c:pt idx="0">
                  <c:v>3</c:v>
                </c:pt>
              </c:numCache>
            </c:numRef>
          </c:val>
          <c:extLst>
            <c:ext xmlns:c16="http://schemas.microsoft.com/office/drawing/2014/chart" uri="{C3380CC4-5D6E-409C-BE32-E72D297353CC}">
              <c16:uniqueId val="{00000001-8DDE-4D10-9BD6-6B4057F8B151}"/>
            </c:ext>
          </c:extLst>
        </c:ser>
        <c:ser>
          <c:idx val="2"/>
          <c:order val="2"/>
          <c:tx>
            <c:strRef>
              <c:f>Sheet1!$E$4</c:f>
              <c:strCache>
                <c:ptCount val="1"/>
                <c:pt idx="0">
                  <c:v>99.9th percentile </c:v>
                </c:pt>
              </c:strCache>
            </c:strRef>
          </c:tx>
          <c:spPr>
            <a:solidFill>
              <a:schemeClr val="accent3"/>
            </a:solidFill>
            <a:ln>
              <a:noFill/>
            </a:ln>
            <a:effectLst/>
          </c:spPr>
          <c:invertIfNegative val="0"/>
          <c:cat>
            <c:strRef>
              <c:f>Sheet1!$F$1</c:f>
              <c:strCache>
                <c:ptCount val="1"/>
                <c:pt idx="0">
                  <c:v>latency m/s</c:v>
                </c:pt>
              </c:strCache>
            </c:strRef>
          </c:cat>
          <c:val>
            <c:numRef>
              <c:f>Sheet1!$F$4</c:f>
              <c:numCache>
                <c:formatCode>General</c:formatCode>
                <c:ptCount val="1"/>
                <c:pt idx="0">
                  <c:v>14</c:v>
                </c:pt>
              </c:numCache>
            </c:numRef>
          </c:val>
          <c:extLst>
            <c:ext xmlns:c16="http://schemas.microsoft.com/office/drawing/2014/chart" uri="{C3380CC4-5D6E-409C-BE32-E72D297353CC}">
              <c16:uniqueId val="{00000002-8DDE-4D10-9BD6-6B4057F8B151}"/>
            </c:ext>
          </c:extLst>
        </c:ser>
        <c:dLbls>
          <c:showLegendKey val="0"/>
          <c:showVal val="0"/>
          <c:showCatName val="0"/>
          <c:showSerName val="0"/>
          <c:showPercent val="0"/>
          <c:showBubbleSize val="0"/>
        </c:dLbls>
        <c:gapWidth val="182"/>
        <c:axId val="278849744"/>
        <c:axId val="278851712"/>
      </c:barChart>
      <c:catAx>
        <c:axId val="2788497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51712"/>
        <c:crosses val="autoZero"/>
        <c:auto val="1"/>
        <c:lblAlgn val="ctr"/>
        <c:lblOffset val="100"/>
        <c:noMultiLvlLbl val="0"/>
      </c:catAx>
      <c:valAx>
        <c:axId val="2788517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49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CC17F1-5674-7D44-BF9C-F073687BD0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9</TotalTime>
  <Pages>7</Pages>
  <Words>4374</Words>
  <Characters>24938</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Honour (UG)</dc:creator>
  <cp:keywords/>
  <dc:description/>
  <cp:lastModifiedBy>Joe Honour (UG)</cp:lastModifiedBy>
  <cp:revision>40</cp:revision>
  <dcterms:created xsi:type="dcterms:W3CDTF">2018-03-15T13:33:00Z</dcterms:created>
  <dcterms:modified xsi:type="dcterms:W3CDTF">2018-03-16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1b589b8-6a1c-36f3-b491-f0eb874ce4e4</vt:lpwstr>
  </property>
  <property fmtid="{D5CDD505-2E9C-101B-9397-08002B2CF9AE}" pid="24" name="Mendeley Citation Style_1">
    <vt:lpwstr>http://www.zotero.org/styles/apa</vt:lpwstr>
  </property>
</Properties>
</file>